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6445CE" w14:textId="31B19CE6" w:rsidR="00D51D87" w:rsidRPr="00780B2B" w:rsidRDefault="00780B2B" w:rsidP="008C505B">
      <w:pPr>
        <w:rPr>
          <w:b/>
          <w:bCs/>
          <w:sz w:val="36"/>
          <w:szCs w:val="36"/>
        </w:rPr>
      </w:pPr>
      <w:r w:rsidRPr="00780B2B">
        <w:rPr>
          <w:b/>
          <w:bCs/>
          <w:sz w:val="36"/>
          <w:szCs w:val="36"/>
        </w:rPr>
        <w:t>Assignment 2</w:t>
      </w:r>
    </w:p>
    <w:p w14:paraId="05DCEB6A" w14:textId="10084E9F" w:rsidR="00780B2B" w:rsidRDefault="00780B2B" w:rsidP="008C505B">
      <w:pPr>
        <w:rPr>
          <w:b/>
          <w:bCs/>
        </w:rPr>
      </w:pPr>
      <w:r>
        <w:rPr>
          <w:b/>
          <w:bCs/>
        </w:rPr>
        <w:t>OAuth authorization</w:t>
      </w:r>
    </w:p>
    <w:p w14:paraId="174F2E33" w14:textId="77777777" w:rsidR="00D51D87" w:rsidRDefault="00D51D87" w:rsidP="008C505B">
      <w:pPr>
        <w:rPr>
          <w:b/>
          <w:bCs/>
        </w:rPr>
      </w:pPr>
    </w:p>
    <w:p w14:paraId="0D25F112" w14:textId="77777777" w:rsidR="00D51D87" w:rsidRDefault="00D51D87" w:rsidP="008C505B">
      <w:pPr>
        <w:rPr>
          <w:b/>
          <w:bCs/>
        </w:rPr>
      </w:pPr>
    </w:p>
    <w:p w14:paraId="5D13770A" w14:textId="77777777" w:rsidR="00D51D87" w:rsidRDefault="00D51D87" w:rsidP="008C505B">
      <w:pPr>
        <w:rPr>
          <w:b/>
          <w:bCs/>
        </w:rPr>
      </w:pPr>
    </w:p>
    <w:p w14:paraId="4D1632F9" w14:textId="77777777" w:rsidR="00D51D87" w:rsidRDefault="00D51D87" w:rsidP="008C505B">
      <w:pPr>
        <w:rPr>
          <w:b/>
          <w:bCs/>
        </w:rPr>
      </w:pPr>
    </w:p>
    <w:p w14:paraId="2696F144" w14:textId="77777777" w:rsidR="00D51D87" w:rsidRDefault="00D51D87" w:rsidP="008C505B">
      <w:pPr>
        <w:rPr>
          <w:b/>
          <w:bCs/>
        </w:rPr>
      </w:pPr>
    </w:p>
    <w:p w14:paraId="658FADA7" w14:textId="77777777" w:rsidR="00D51D87" w:rsidRDefault="00D51D87" w:rsidP="008C505B">
      <w:pPr>
        <w:rPr>
          <w:b/>
          <w:bCs/>
        </w:rPr>
      </w:pPr>
    </w:p>
    <w:p w14:paraId="00140391" w14:textId="77777777" w:rsidR="00D51D87" w:rsidRDefault="00D51D87" w:rsidP="008C505B">
      <w:pPr>
        <w:rPr>
          <w:b/>
          <w:bCs/>
        </w:rPr>
      </w:pPr>
    </w:p>
    <w:p w14:paraId="270C6CE0" w14:textId="77777777" w:rsidR="00D51D87" w:rsidRDefault="00D51D87" w:rsidP="008C505B">
      <w:pPr>
        <w:rPr>
          <w:b/>
          <w:bCs/>
        </w:rPr>
      </w:pPr>
    </w:p>
    <w:p w14:paraId="45D54BB9" w14:textId="77777777" w:rsidR="00D51D87" w:rsidRDefault="00D51D87" w:rsidP="008C505B">
      <w:pPr>
        <w:rPr>
          <w:b/>
          <w:bCs/>
        </w:rPr>
      </w:pPr>
    </w:p>
    <w:p w14:paraId="416C1CE9" w14:textId="77777777" w:rsidR="00D51D87" w:rsidRDefault="00D51D87" w:rsidP="008C505B">
      <w:pPr>
        <w:rPr>
          <w:b/>
          <w:bCs/>
        </w:rPr>
      </w:pPr>
    </w:p>
    <w:p w14:paraId="23AFA746" w14:textId="77777777" w:rsidR="00D51D87" w:rsidRDefault="00D51D87" w:rsidP="008C505B">
      <w:pPr>
        <w:rPr>
          <w:b/>
          <w:bCs/>
        </w:rPr>
      </w:pPr>
    </w:p>
    <w:p w14:paraId="343573CF" w14:textId="77777777" w:rsidR="00D51D87" w:rsidRDefault="00D51D87" w:rsidP="008C505B">
      <w:pPr>
        <w:rPr>
          <w:b/>
          <w:bCs/>
        </w:rPr>
      </w:pPr>
    </w:p>
    <w:p w14:paraId="3EEDD42F" w14:textId="77777777" w:rsidR="00D51D87" w:rsidRDefault="00D51D87" w:rsidP="008C505B">
      <w:pPr>
        <w:rPr>
          <w:b/>
          <w:bCs/>
        </w:rPr>
      </w:pPr>
    </w:p>
    <w:p w14:paraId="0E1146B3" w14:textId="77777777" w:rsidR="00D51D87" w:rsidRDefault="00D51D87" w:rsidP="008C505B">
      <w:pPr>
        <w:rPr>
          <w:b/>
          <w:bCs/>
        </w:rPr>
      </w:pPr>
    </w:p>
    <w:p w14:paraId="5FA8C77C" w14:textId="77777777" w:rsidR="00D51D87" w:rsidRDefault="00D51D87" w:rsidP="008C505B">
      <w:pPr>
        <w:rPr>
          <w:b/>
          <w:bCs/>
        </w:rPr>
      </w:pPr>
    </w:p>
    <w:p w14:paraId="5467B112" w14:textId="77777777" w:rsidR="00D51D87" w:rsidRDefault="00D51D87" w:rsidP="008C505B">
      <w:pPr>
        <w:rPr>
          <w:b/>
          <w:bCs/>
        </w:rPr>
      </w:pPr>
    </w:p>
    <w:p w14:paraId="1F38E014" w14:textId="77777777" w:rsidR="00D51D87" w:rsidRDefault="00D51D87" w:rsidP="008C505B">
      <w:pPr>
        <w:rPr>
          <w:b/>
          <w:bCs/>
        </w:rPr>
      </w:pPr>
    </w:p>
    <w:p w14:paraId="67B51926" w14:textId="77777777" w:rsidR="00D51D87" w:rsidRDefault="00D51D87" w:rsidP="008C505B">
      <w:pPr>
        <w:rPr>
          <w:b/>
          <w:bCs/>
        </w:rPr>
      </w:pPr>
    </w:p>
    <w:p w14:paraId="79C7C47F" w14:textId="77777777" w:rsidR="00D51D87" w:rsidRDefault="00D51D87" w:rsidP="008C505B">
      <w:pPr>
        <w:rPr>
          <w:b/>
          <w:bCs/>
        </w:rPr>
      </w:pPr>
    </w:p>
    <w:p w14:paraId="0CEF81FA" w14:textId="77777777" w:rsidR="00D51D87" w:rsidRDefault="00D51D87" w:rsidP="008C505B">
      <w:pPr>
        <w:rPr>
          <w:b/>
          <w:bCs/>
        </w:rPr>
      </w:pPr>
    </w:p>
    <w:p w14:paraId="2B35197C" w14:textId="77777777" w:rsidR="00D51D87" w:rsidRDefault="00D51D87" w:rsidP="008C505B">
      <w:pPr>
        <w:rPr>
          <w:b/>
          <w:bCs/>
        </w:rPr>
      </w:pPr>
    </w:p>
    <w:p w14:paraId="7840A368" w14:textId="1261AA08" w:rsidR="00D51D87" w:rsidRDefault="00D51D87" w:rsidP="008C505B">
      <w:pPr>
        <w:rPr>
          <w:b/>
          <w:bCs/>
        </w:rPr>
      </w:pPr>
    </w:p>
    <w:p w14:paraId="47C4A4B6" w14:textId="77777777" w:rsidR="00761AD4" w:rsidRDefault="00761AD4" w:rsidP="008C505B">
      <w:pPr>
        <w:rPr>
          <w:b/>
          <w:bCs/>
        </w:rPr>
      </w:pPr>
    </w:p>
    <w:p w14:paraId="70121097" w14:textId="3560FECA" w:rsidR="00D51D87" w:rsidRPr="00761AD4" w:rsidRDefault="00761AD4" w:rsidP="008C505B">
      <w:r w:rsidRPr="00761AD4">
        <w:t>C.A. Hewagama</w:t>
      </w:r>
      <w:r>
        <w:t xml:space="preserve"> - </w:t>
      </w:r>
      <w:r w:rsidRPr="00761AD4">
        <w:t>MS22909282</w:t>
      </w:r>
    </w:p>
    <w:p w14:paraId="0019B559" w14:textId="0AD17651" w:rsidR="00D51D87" w:rsidRPr="00761AD4" w:rsidRDefault="00761AD4" w:rsidP="008C505B">
      <w:r w:rsidRPr="00761AD4">
        <w:t>MSC. In cybersecurity</w:t>
      </w:r>
    </w:p>
    <w:p w14:paraId="69F56FF7" w14:textId="77777777" w:rsidR="00D51D87" w:rsidRDefault="00D51D87" w:rsidP="008C505B">
      <w:pPr>
        <w:rPr>
          <w:b/>
          <w:bCs/>
        </w:rPr>
      </w:pPr>
    </w:p>
    <w:p w14:paraId="7FE11261" w14:textId="287E54C3" w:rsidR="00563EF3" w:rsidRPr="00563EF3" w:rsidRDefault="009C7B83" w:rsidP="008C505B">
      <w:pPr>
        <w:rPr>
          <w:b/>
          <w:bCs/>
        </w:rPr>
      </w:pPr>
      <w:r>
        <w:rPr>
          <w:b/>
          <w:bCs/>
        </w:rPr>
        <w:lastRenderedPageBreak/>
        <w:t xml:space="preserve">Introduction </w:t>
      </w:r>
    </w:p>
    <w:p w14:paraId="61DEC8E7" w14:textId="5FF88C30" w:rsidR="00BC60EF" w:rsidRDefault="008C505B" w:rsidP="008C505B">
      <w:r>
        <w:t xml:space="preserve">Authentication and authorization </w:t>
      </w:r>
      <w:r w:rsidR="00586E9C">
        <w:t>are</w:t>
      </w:r>
      <w:r>
        <w:t xml:space="preserve"> vital </w:t>
      </w:r>
      <w:r w:rsidR="00586E9C">
        <w:t>to the secure operation of</w:t>
      </w:r>
      <w:r>
        <w:t xml:space="preserve"> any</w:t>
      </w:r>
      <w:r w:rsidR="00586E9C">
        <w:t xml:space="preserve"> modern</w:t>
      </w:r>
      <w:r>
        <w:t xml:space="preserve"> web application since it </w:t>
      </w:r>
      <w:r w:rsidR="00BC60EF">
        <w:t>dictates</w:t>
      </w:r>
      <w:r>
        <w:t xml:space="preserve"> who has what access to which resource. Without such </w:t>
      </w:r>
      <w:r w:rsidR="00BC60EF">
        <w:t>measures</w:t>
      </w:r>
      <w:r>
        <w:t xml:space="preserve"> web services would</w:t>
      </w:r>
      <w:r w:rsidR="00BC60EF">
        <w:t xml:space="preserve"> not be able to identify and allow legitimate users to access their services and would easily</w:t>
      </w:r>
      <w:r>
        <w:t xml:space="preserve"> fall victim to cybercriminals and vandals.</w:t>
      </w:r>
      <w:r w:rsidR="00BC60EF">
        <w:t xml:space="preserve"> </w:t>
      </w:r>
    </w:p>
    <w:p w14:paraId="3FC11FA4" w14:textId="10B0E1CF" w:rsidR="008C505B" w:rsidRDefault="008C505B" w:rsidP="008C505B">
      <w:r>
        <w:t>The most straight forward method for allowing such access is user authentication via using a username and a password</w:t>
      </w:r>
      <w:r w:rsidR="003D4DD3">
        <w:t xml:space="preserve"> also known as direct authentication pattern</w:t>
      </w:r>
      <w:r w:rsidR="003D4DD3">
        <w:fldChar w:fldCharType="begin" w:fldLock="1"/>
      </w:r>
      <w:r w:rsidR="0027120A">
        <w:instrText>ADDIN CSL_CITATION {"citationItems":[{"id":"ITEM-1","itemData":{"URL":"https://developer.okta.com/blog/2017/06/21/what-the-heck-is-oauth#why-oauth","abstract":"What Is OAuth? To begin at a high level, OAuth is not an API or a service: it’s an open standard for authorization and anyone can implement it. More specifically, OAuth is a standard that apps can use to provide client applications with “secure delegated access”. OAuth works over HTTPS and authorizes devices, APIs, servers, and applications with access tokens rather than credentials. There are two versions of OAuth: OAuth 1.0a and OAuth 2.0. These specifications are completely different from one another, and cannot be used together: there is no backwards compatibility between them. Which one is more popular? Great question! Nowadays, OAuth 2.0 is the most widely used form of OAuth. So from now on, whenever I say “OAuth”, I’m talking about OAuth 2.0 – as it’s most likely what you’ll be using.","accessed":{"date-parts":[["2022","5","4"]]},"author":[{"dropping-particle":"","family":"Raible","given":"Matt","non-dropping-particle":"","parse-names":false,"suffix":""}],"container-title":"Okta","id":"ITEM-1","issued":{"date-parts":[["2017"]]},"title":"What the Heck is OAuth? | Okta Developer","type":"webpage"},"uris":["http://www.mendeley.com/documents/?uuid=d09044bb-9f2d-3de1-bb4f-51063e04e19a"]}],"mendeley":{"formattedCitation":"[1]","plainTextFormattedCitation":"[1]","previouslyFormattedCitation":"[1]"},"properties":{"noteIndex":0},"schema":"https://github.com/citation-style-language/schema/raw/master/csl-citation.json"}</w:instrText>
      </w:r>
      <w:r w:rsidR="003D4DD3">
        <w:fldChar w:fldCharType="separate"/>
      </w:r>
      <w:r w:rsidR="003D4DD3" w:rsidRPr="003D4DD3">
        <w:rPr>
          <w:noProof/>
        </w:rPr>
        <w:t>[1]</w:t>
      </w:r>
      <w:r w:rsidR="003D4DD3">
        <w:fldChar w:fldCharType="end"/>
      </w:r>
      <w:r>
        <w:t>. There are some issues with standards username and password authentication methodology</w:t>
      </w:r>
      <w:r w:rsidR="00204EA4">
        <w:fldChar w:fldCharType="begin" w:fldLock="1"/>
      </w:r>
      <w:r w:rsidR="0027120A">
        <w:instrText>ADDIN CSL_CITATION {"citationItems":[{"id":"ITEM-1","itemData":{"author":[{"dropping-particle":"","family":"Kessler","given":"Gary C.","non-dropping-particle":"","parse-names":false,"suffix":""}],"id":"ITEM-1","issued":{"date-parts":[["1996"]]},"title":"PASSWORDS — STRENGTHS AND WEAKNESSES","type":"article-journal"},"uris":["http://www.mendeley.com/documents/?uuid=eeabc8c4-163a-42f1-b8ab-c07a542abf00"]}],"mendeley":{"formattedCitation":"[2]","plainTextFormattedCitation":"[2]","previouslyFormattedCitation":"[2]"},"properties":{"noteIndex":0},"schema":"https://github.com/citation-style-language/schema/raw/master/csl-citation.json"}</w:instrText>
      </w:r>
      <w:r w:rsidR="00204EA4">
        <w:fldChar w:fldCharType="separate"/>
      </w:r>
      <w:r w:rsidR="003D4DD3" w:rsidRPr="003D4DD3">
        <w:rPr>
          <w:noProof/>
        </w:rPr>
        <w:t>[2]</w:t>
      </w:r>
      <w:r w:rsidR="00204EA4">
        <w:fldChar w:fldCharType="end"/>
      </w:r>
      <w:r>
        <w:t xml:space="preserve">, but apart from that there are some </w:t>
      </w:r>
      <w:r w:rsidR="00EA4866">
        <w:t>problems with</w:t>
      </w:r>
      <w:r>
        <w:t xml:space="preserve"> this approach when it comes to web applications. </w:t>
      </w:r>
    </w:p>
    <w:p w14:paraId="222760B3" w14:textId="68BC5A1D" w:rsidR="00CE66E6" w:rsidRDefault="004819AC" w:rsidP="008C505B">
      <w:r>
        <w:t xml:space="preserve">If we look at web applications around 10 years ago, most of them were developed using </w:t>
      </w:r>
      <w:r w:rsidR="001A326C">
        <w:t>server-side</w:t>
      </w:r>
      <w:r>
        <w:t xml:space="preserve"> frameworks that rendered an HTML/JS/CSS web page sent to clients. When a client needs and update they would simply request another page from the server which is then piped back to them over HTTP</w:t>
      </w:r>
      <w:r w:rsidR="001A326C">
        <w:fldChar w:fldCharType="begin" w:fldLock="1"/>
      </w:r>
      <w:r w:rsidR="0027120A">
        <w:instrText>ADDIN CSL_CITATION {"citationItems":[{"id":"ITEM-1","itemData":{"ISBN":"9781492053118","author":[{"dropping-particle":"","family":"Andrew","given":"Hoffman","non-dropping-particle":"","parse-names":false,"suffix":""}],"id":"ITEM-1","issued":{"date-parts":[["2020"]]},"publisher":"O’Reilly","title":"Web Application Security - Exploitation and Countermeasures for Modern Web Applications","type":"book"},"locator":"27","uris":["http://www.mendeley.com/documents/?uuid=3f25c141-a98d-4e7b-9eb2-1ca319c8583d"]}],"mendeley":{"formattedCitation":"[3, p. 27]","plainTextFormattedCitation":"[3, p. 27]","previouslyFormattedCitation":"[3, p. 27]"},"properties":{"noteIndex":0},"schema":"https://github.com/citation-style-language/schema/raw/master/csl-citation.json"}</w:instrText>
      </w:r>
      <w:r w:rsidR="001A326C">
        <w:fldChar w:fldCharType="separate"/>
      </w:r>
      <w:r w:rsidR="003D4DD3" w:rsidRPr="003D4DD3">
        <w:rPr>
          <w:noProof/>
        </w:rPr>
        <w:t>[3, p. 27]</w:t>
      </w:r>
      <w:r w:rsidR="001A326C">
        <w:fldChar w:fldCharType="end"/>
      </w:r>
      <w:r>
        <w:t>.</w:t>
      </w:r>
      <w:r w:rsidR="001A326C">
        <w:t xml:space="preserve"> Such </w:t>
      </w:r>
      <w:r w:rsidR="00EA4866">
        <w:t xml:space="preserve">Traditional web applications were simple in nature and requires only a user login which can be fulfilled with http basic authentication pattern. </w:t>
      </w:r>
    </w:p>
    <w:p w14:paraId="204B7331" w14:textId="748F7850" w:rsidR="00D963D1" w:rsidRDefault="00D963D1" w:rsidP="008C505B">
      <w:r>
        <w:t>Today’s m</w:t>
      </w:r>
      <w:r w:rsidR="00EA4866">
        <w:t>odern web applications</w:t>
      </w:r>
      <w:r w:rsidR="00CE66E6">
        <w:t xml:space="preserve"> have </w:t>
      </w:r>
      <w:r>
        <w:t>evolved</w:t>
      </w:r>
      <w:r w:rsidR="00CE66E6">
        <w:t xml:space="preserve"> from these</w:t>
      </w:r>
      <w:r>
        <w:t xml:space="preserve"> more</w:t>
      </w:r>
      <w:r w:rsidR="00CE66E6">
        <w:t xml:space="preserve"> simple</w:t>
      </w:r>
      <w:r>
        <w:t>r</w:t>
      </w:r>
      <w:r w:rsidR="00CE66E6">
        <w:t xml:space="preserve"> web </w:t>
      </w:r>
      <w:r>
        <w:t>sites</w:t>
      </w:r>
      <w:r w:rsidR="00CE66E6">
        <w:t xml:space="preserve"> and</w:t>
      </w:r>
      <w:r>
        <w:t xml:space="preserve"> have deviated away from the traditional monolithic web application paradigm.</w:t>
      </w:r>
      <w:r w:rsidR="00144D44">
        <w:t xml:space="preserve"> The arrival of ajax </w:t>
      </w:r>
      <w:proofErr w:type="gramStart"/>
      <w:r w:rsidR="00144D44">
        <w:t>Ajax(</w:t>
      </w:r>
      <w:proofErr w:type="gramEnd"/>
      <w:r w:rsidR="00144D44">
        <w:t xml:space="preserve">asynchronous JavaScript and XML), supported web sites lead to more frequent use of HTTP and requests to be made from within the web page and serves to create single page web applications (e.g. </w:t>
      </w:r>
      <w:r w:rsidR="00A43264">
        <w:t>Facebook</w:t>
      </w:r>
      <w:r w:rsidR="00144D44">
        <w:t xml:space="preserve">, </w:t>
      </w:r>
      <w:r w:rsidR="00A43264">
        <w:t>Gmail</w:t>
      </w:r>
      <w:r w:rsidR="00144D44">
        <w:t>, twitter).</w:t>
      </w:r>
      <w:r>
        <w:t xml:space="preserve"> </w:t>
      </w:r>
      <w:r w:rsidR="007D0117">
        <w:t>Such modern applications nowadays typically operate as several application communicating with each other with the use of Representational State Transfer (REST) API.</w:t>
      </w:r>
      <w:r w:rsidR="00DF6445">
        <w:t xml:space="preserve"> Some of these applications operate </w:t>
      </w:r>
      <w:r w:rsidR="001C186D">
        <w:t xml:space="preserve">more like traditional desktop applications than web sites that came before them. </w:t>
      </w:r>
      <w:r w:rsidR="00DF6445">
        <w:t xml:space="preserve"> </w:t>
      </w:r>
    </w:p>
    <w:p w14:paraId="3D9050B5" w14:textId="1B0F3173" w:rsidR="00EA4866" w:rsidRDefault="001C186D" w:rsidP="008C505B">
      <w:r>
        <w:t>These web applications can</w:t>
      </w:r>
      <w:r w:rsidR="00EA4866">
        <w:t xml:space="preserve"> deploy</w:t>
      </w:r>
      <w:r>
        <w:t xml:space="preserve"> multiple</w:t>
      </w:r>
      <w:r w:rsidR="00EA4866">
        <w:t xml:space="preserve"> microservices requir</w:t>
      </w:r>
      <w:r w:rsidR="00CE66E6">
        <w:t>ing</w:t>
      </w:r>
      <w:r w:rsidR="00EA4866">
        <w:t xml:space="preserve"> a much more evolved approach </w:t>
      </w:r>
      <w:r w:rsidR="00526F74">
        <w:t xml:space="preserve">since </w:t>
      </w:r>
      <w:r w:rsidR="001A326C">
        <w:t>today’s</w:t>
      </w:r>
      <w:r w:rsidR="00526F74">
        <w:t xml:space="preserve"> complex microservices deployed by many web services require applications communicating with each other. A traditional user authentication would mean the user would have to hand over </w:t>
      </w:r>
      <w:r w:rsidR="00596328">
        <w:t>their</w:t>
      </w:r>
      <w:r w:rsidR="00526F74">
        <w:t xml:space="preserve"> credentials to the web service so they web service can login to another web service on their behalf to access a resource for them.</w:t>
      </w:r>
      <w:r w:rsidR="003D4DD3">
        <w:t xml:space="preserve"> Therefor a web application or a desktop application that uses web API to connect and access a resource using such credentials can create </w:t>
      </w:r>
      <w:proofErr w:type="gramStart"/>
      <w:r w:rsidR="003D4DD3">
        <w:t>a number of</w:t>
      </w:r>
      <w:proofErr w:type="gramEnd"/>
      <w:r w:rsidR="003D4DD3">
        <w:t xml:space="preserve"> different problems.</w:t>
      </w:r>
    </w:p>
    <w:p w14:paraId="34CC934F" w14:textId="7B5C00D5" w:rsidR="002B64FD" w:rsidRDefault="00526F74" w:rsidP="008C505B">
      <w:r>
        <w:t xml:space="preserve">For example, let’s assume that there is a photo printing service that offers users to print and send them their photographs by a website.  As </w:t>
      </w:r>
      <w:r w:rsidR="00596328">
        <w:t>an</w:t>
      </w:r>
      <w:r>
        <w:t xml:space="preserve"> added feature the site could offer users the option to print the photos that reside in a customer’s google drive directly from the website for ease of use. </w:t>
      </w:r>
      <w:r w:rsidR="00596328">
        <w:t>However,</w:t>
      </w:r>
      <w:r>
        <w:t xml:space="preserve"> the traditional login process quickly becomes problematic in such a scenario.</w:t>
      </w:r>
      <w:r w:rsidR="00596328">
        <w:t xml:space="preserve"> Because the website doesn’t own the data it’s trying to access and it’s not trusted by google, so it wouldn’t allow the site to access one of its </w:t>
      </w:r>
      <w:r w:rsidR="003A34BB">
        <w:t>user’s</w:t>
      </w:r>
      <w:r w:rsidR="00596328">
        <w:t xml:space="preserve"> private data. As a workaround the user could delegate the authentication and authorization process and hand over his login credentials to this photo printing service, but that creates a problem as well</w:t>
      </w:r>
      <w:r w:rsidR="0094403A">
        <w:t xml:space="preserve"> since</w:t>
      </w:r>
      <w:r w:rsidR="00596328">
        <w:t xml:space="preserve"> </w:t>
      </w:r>
      <w:r w:rsidR="0094403A">
        <w:t>t</w:t>
      </w:r>
      <w:r w:rsidR="00596328">
        <w:t>here is</w:t>
      </w:r>
      <w:r w:rsidR="000F7405">
        <w:t xml:space="preserve"> no way for the user to limit the photo printing sites access only to his images</w:t>
      </w:r>
      <w:r w:rsidR="0094403A">
        <w:t>. More importantly</w:t>
      </w:r>
      <w:r w:rsidR="000F7405">
        <w:t xml:space="preserve"> there is</w:t>
      </w:r>
      <w:r w:rsidR="00596328">
        <w:t xml:space="preserve"> absolutely no guarantee that the website will not misuse the credentials, credentials wouldn’t fall on to someone else’s hands or the website will discard this sensitive information once the photos have been printed and sent out.</w:t>
      </w:r>
    </w:p>
    <w:p w14:paraId="776E43B8" w14:textId="77777777" w:rsidR="003A34BB" w:rsidRDefault="003A34BB" w:rsidP="008C505B"/>
    <w:p w14:paraId="3353D15F" w14:textId="16991E16" w:rsidR="00596328" w:rsidRPr="003A34BB" w:rsidRDefault="00CD5FFF" w:rsidP="008C505B">
      <w:pPr>
        <w:rPr>
          <w:b/>
          <w:bCs/>
        </w:rPr>
      </w:pPr>
      <w:r w:rsidRPr="003A34BB">
        <w:rPr>
          <w:b/>
          <w:bCs/>
        </w:rPr>
        <w:lastRenderedPageBreak/>
        <w:t>OA</w:t>
      </w:r>
      <w:r w:rsidR="005174CD" w:rsidRPr="003A34BB">
        <w:rPr>
          <w:b/>
          <w:bCs/>
        </w:rPr>
        <w:t xml:space="preserve">uth: </w:t>
      </w:r>
      <w:r w:rsidR="003B37E3" w:rsidRPr="003A34BB">
        <w:rPr>
          <w:b/>
          <w:bCs/>
        </w:rPr>
        <w:t>a way to authorize</w:t>
      </w:r>
    </w:p>
    <w:p w14:paraId="77C9B83A" w14:textId="04750A49" w:rsidR="00CD5FFF" w:rsidRDefault="00CD5FFF" w:rsidP="008C505B">
      <w:r>
        <w:t>With more and more websites launch</w:t>
      </w:r>
      <w:r w:rsidR="003B37E3">
        <w:t>ing</w:t>
      </w:r>
      <w:r>
        <w:t xml:space="preserve"> new services that will depend on functionality from other sites as shown above. These could be gaining location info to display information, getting address book details from a social media platform </w:t>
      </w:r>
      <w:r w:rsidR="00220828">
        <w:t>for a task or many others. Since users can’t simply hand over their credentials to every site or login every time to multiple sites when they visit them for some functionality or service a new way of granting access was required.</w:t>
      </w:r>
    </w:p>
    <w:p w14:paraId="3AD12C23" w14:textId="3D28FDD4" w:rsidR="00CD5FFF" w:rsidRDefault="00220828" w:rsidP="008C505B">
      <w:r>
        <w:t>One such solution is OAuth which is discussed in this paper.</w:t>
      </w:r>
      <w:r w:rsidR="00DC07B2">
        <w:t xml:space="preserve"> OAuth is an open standard for authorization that’s seeing wide adoption today.</w:t>
      </w:r>
      <w:r w:rsidR="007D3E81">
        <w:t xml:space="preserve"> OAuth</w:t>
      </w:r>
      <w:r w:rsidR="00A43264">
        <w:t xml:space="preserve"> </w:t>
      </w:r>
      <w:r w:rsidR="007D3E81">
        <w:t>allows</w:t>
      </w:r>
      <w:r w:rsidR="00A43264">
        <w:t xml:space="preserve"> decoupling of authentication from authorization</w:t>
      </w:r>
      <w:r w:rsidR="007D3E81">
        <w:t xml:space="preserve"> </w:t>
      </w:r>
      <w:r w:rsidR="00A43264">
        <w:t xml:space="preserve">and allows </w:t>
      </w:r>
      <w:r w:rsidR="007D3E81">
        <w:t>user</w:t>
      </w:r>
      <w:r w:rsidR="00A43264">
        <w:t>s</w:t>
      </w:r>
      <w:r w:rsidR="007D3E81">
        <w:t xml:space="preserve"> to grant access to their private resources from one site (called a service provider in this case) to be accessed by another site (called consumer</w:t>
      </w:r>
      <w:r w:rsidR="00EB2C64">
        <w:t xml:space="preserve">) without having to give away </w:t>
      </w:r>
      <w:r w:rsidR="009406A4">
        <w:t xml:space="preserve">their </w:t>
      </w:r>
      <w:r w:rsidR="00EB2C64">
        <w:t>credentials</w:t>
      </w:r>
      <w:r w:rsidR="00E63E19">
        <w:t xml:space="preserve"> or revealing their identity</w:t>
      </w:r>
      <w:r w:rsidR="00EB2C64">
        <w:fldChar w:fldCharType="begin" w:fldLock="1"/>
      </w:r>
      <w:r w:rsidR="0027120A">
        <w:instrText>ADDIN CSL_CITATION {"citationItems":[{"id":"ITEM-1","itemData":{"URL":"https://oauth.net/about/introduction/","accessed":{"date-parts":[["2022","4","26"]]},"author":[{"dropping-particle":"","family":"Hammer-Lahav","given":"Eran","non-dropping-particle":"","parse-names":false,"suffix":""}],"id":"ITEM-1","issued":{"date-parts":[["2007","11","5"]]},"title":"Introduction — OAuth","type":"webpage"},"uris":["http://www.mendeley.com/documents/?uuid=1621e739-34dd-39d6-8b8f-8b58d5fe96ae"]}],"mendeley":{"formattedCitation":"[4]","plainTextFormattedCitation":"[4]","previouslyFormattedCitation":"[4]"},"properties":{"noteIndex":0},"schema":"https://github.com/citation-style-language/schema/raw/master/csl-citation.json"}</w:instrText>
      </w:r>
      <w:r w:rsidR="00EB2C64">
        <w:fldChar w:fldCharType="separate"/>
      </w:r>
      <w:r w:rsidR="003D4DD3" w:rsidRPr="003D4DD3">
        <w:rPr>
          <w:noProof/>
        </w:rPr>
        <w:t>[4]</w:t>
      </w:r>
      <w:r w:rsidR="00EB2C64">
        <w:fldChar w:fldCharType="end"/>
      </w:r>
      <w:r w:rsidR="00EB2C64">
        <w:t>.</w:t>
      </w:r>
      <w:r w:rsidR="00811620">
        <w:t xml:space="preserve"> </w:t>
      </w:r>
      <w:r w:rsidR="009B3543">
        <w:t>So ultimately the goal of OAuth was to find a proper way to delegate authorization.</w:t>
      </w:r>
      <w:r w:rsidR="008C5CE9">
        <w:t xml:space="preserve"> OAuth </w:t>
      </w:r>
      <w:proofErr w:type="gramStart"/>
      <w:r w:rsidR="008C5CE9">
        <w:t>is capable of supporting</w:t>
      </w:r>
      <w:proofErr w:type="gramEnd"/>
      <w:r w:rsidR="008C5CE9">
        <w:t xml:space="preserve"> multiple </w:t>
      </w:r>
      <w:r w:rsidR="00A95C09">
        <w:t>use cases and devices/ platforms as well.</w:t>
      </w:r>
    </w:p>
    <w:p w14:paraId="48647FCB" w14:textId="4306C76A" w:rsidR="00437F4A" w:rsidRPr="00685ADF" w:rsidRDefault="00437F4A" w:rsidP="008C505B">
      <w:pPr>
        <w:rPr>
          <w:b/>
          <w:bCs/>
        </w:rPr>
      </w:pPr>
      <w:r w:rsidRPr="00685ADF">
        <w:rPr>
          <w:b/>
          <w:bCs/>
        </w:rPr>
        <w:t>What is OAuth?</w:t>
      </w:r>
    </w:p>
    <w:p w14:paraId="214DF52F" w14:textId="0EC4CEA9" w:rsidR="00331585" w:rsidRDefault="00437F4A" w:rsidP="008C505B">
      <w:r>
        <w:t xml:space="preserve">OAuth is an open standard for authorization of web services and was first introduced back in 2007. </w:t>
      </w:r>
      <w:r w:rsidR="00331585">
        <w:t xml:space="preserve">It was a result </w:t>
      </w:r>
      <w:r w:rsidR="00DD4B16">
        <w:t>of</w:t>
      </w:r>
      <w:r w:rsidR="00331585">
        <w:t xml:space="preserve"> the search for </w:t>
      </w:r>
      <w:r w:rsidR="00DD4B16">
        <w:t>an</w:t>
      </w:r>
      <w:r w:rsidR="00331585">
        <w:t xml:space="preserve"> open standard for API access delegation</w:t>
      </w:r>
      <w:r w:rsidR="00DD4B16">
        <w:t xml:space="preserve"> when no such standard existed at the time</w:t>
      </w:r>
      <w:r w:rsidR="00DD4B16">
        <w:fldChar w:fldCharType="begin" w:fldLock="1"/>
      </w:r>
      <w:r w:rsidR="0027120A">
        <w:instrText>ADDIN CSL_CITATION {"citationItems":[{"id":"ITEM-1","itemData":{"URL":"https://oauth.net/about/introduction/","accessed":{"date-parts":[["2022","4","26"]]},"author":[{"dropping-particle":"","family":"Hammer-Lahav","given":"Eran","non-dropping-particle":"","parse-names":false,"suffix":""}],"id":"ITEM-1","issued":{"date-parts":[["2007","11","5"]]},"title":"Introduction — OAuth","type":"webpage"},"uris":["http://www.mendeley.com/documents/?uuid=1621e739-34dd-39d6-8b8f-8b58d5fe96ae"]}],"mendeley":{"formattedCitation":"[4]","plainTextFormattedCitation":"[4]","previouslyFormattedCitation":"[4]"},"properties":{"noteIndex":0},"schema":"https://github.com/citation-style-language/schema/raw/master/csl-citation.json"}</w:instrText>
      </w:r>
      <w:r w:rsidR="00DD4B16">
        <w:fldChar w:fldCharType="separate"/>
      </w:r>
      <w:r w:rsidR="003D4DD3" w:rsidRPr="003D4DD3">
        <w:rPr>
          <w:noProof/>
        </w:rPr>
        <w:t>[4]</w:t>
      </w:r>
      <w:r w:rsidR="00DD4B16">
        <w:fldChar w:fldCharType="end"/>
      </w:r>
      <w:r w:rsidR="00DD4B16">
        <w:t xml:space="preserve">. </w:t>
      </w:r>
      <w:r w:rsidR="00811620">
        <w:t xml:space="preserve">OAuth can be described as an authorization </w:t>
      </w:r>
      <w:r w:rsidR="009F0924">
        <w:t>framework</w:t>
      </w:r>
      <w:r w:rsidR="00811620">
        <w:t xml:space="preserve"> which essentially </w:t>
      </w:r>
      <w:r w:rsidR="00D6204D">
        <w:t>handles permissions</w:t>
      </w:r>
      <w:r w:rsidR="00811620">
        <w:t>.</w:t>
      </w:r>
      <w:r w:rsidR="002B504D">
        <w:t xml:space="preserve"> OAuth version 2.0 was introduced in 2013 and is not backwards compatible with OAuth 1.0</w:t>
      </w:r>
      <w:r w:rsidR="002B504D">
        <w:fldChar w:fldCharType="begin" w:fldLock="1"/>
      </w:r>
      <w:r w:rsidR="0027120A">
        <w:instrText>ADDIN CSL_CITATION {"citationItems":[{"id":"ITEM-1","itemData":{"URL":"https://developer.okta.com/blog/2017/06/21/what-the-heck-is-oauth#why-oauth","abstract":"What Is OAuth? To begin at a high level, OAuth is not an API or a service: it’s an open standard for authorization and anyone can implement it. More specifically, OAuth is a standard that apps can use to provide client applications with “secure delegated access”. OAuth works over HTTPS and authorizes devices, APIs, servers, and applications with access tokens rather than credentials. There are two versions of OAuth: OAuth 1.0a and OAuth 2.0. These specifications are completely different from one another, and cannot be used together: there is no backwards compatibility between them. Which one is more popular? Great question! Nowadays, OAuth 2.0 is the most widely used form of OAuth. So from now on, whenever I say “OAuth”, I’m talking about OAuth 2.0 – as it’s most likely what you’ll be using.","accessed":{"date-parts":[["2022","5","4"]]},"author":[{"dropping-particle":"","family":"Raible","given":"Matt","non-dropping-particle":"","parse-names":false,"suffix":""}],"container-title":"Okta","id":"ITEM-1","issued":{"date-parts":[["2017"]]},"title":"What the Heck is OAuth? | Okta Developer","type":"webpage"},"uris":["http://www.mendeley.com/documents/?uuid=d09044bb-9f2d-3de1-bb4f-51063e04e19a"]}],"mendeley":{"formattedCitation":"[1]","plainTextFormattedCitation":"[1]","previouslyFormattedCitation":"[1]"},"properties":{"noteIndex":0},"schema":"https://github.com/citation-style-language/schema/raw/master/csl-citation.json"}</w:instrText>
      </w:r>
      <w:r w:rsidR="002B504D">
        <w:fldChar w:fldCharType="separate"/>
      </w:r>
      <w:r w:rsidR="003D4DD3" w:rsidRPr="003D4DD3">
        <w:rPr>
          <w:noProof/>
        </w:rPr>
        <w:t>[1]</w:t>
      </w:r>
      <w:r w:rsidR="002B504D">
        <w:fldChar w:fldCharType="end"/>
      </w:r>
      <w:r w:rsidR="002B504D">
        <w:t xml:space="preserve">. </w:t>
      </w:r>
    </w:p>
    <w:p w14:paraId="6C8C976E" w14:textId="625758B9" w:rsidR="00685ADF" w:rsidRDefault="00685ADF" w:rsidP="008C505B">
      <w:r>
        <w:t>Using OAuth provides the following advantages</w:t>
      </w:r>
      <w:r w:rsidR="009B3543">
        <w:fldChar w:fldCharType="begin" w:fldLock="1"/>
      </w:r>
      <w:r w:rsidR="003D4DD3">
        <w:instrText>ADDIN CSL_CITATION {"citationItems":[{"id":"ITEM-1","itemData":{"URL":"https://www.clowder.com/post/why-your-organization-should-be-using-oauth-2.0","accessed":{"date-parts":[["2022","5","4"]]},"author":[{"dropping-particle":"","family":"Gorman","given":"Bridget","non-dropping-particle":"","parse-names":false,"suffix":""}],"id":"ITEM-1","issued":{"date-parts":[["2019"]]},"title":"Why Your Organization Should be Using OAUTH 2.0","type":"webpage"},"uris":["http://www.mendeley.com/documents/?uuid=7922e809-cb90-3b74-8393-1e6d012c435c"]}],"mendeley":{"formattedCitation":"[5]","plainTextFormattedCitation":"[5]","previouslyFormattedCitation":"[5]"},"properties":{"noteIndex":0},"schema":"https://github.com/citation-style-language/schema/raw/master/csl-citation.json"}</w:instrText>
      </w:r>
      <w:r w:rsidR="009B3543">
        <w:fldChar w:fldCharType="separate"/>
      </w:r>
      <w:r w:rsidR="009B3543" w:rsidRPr="009B3543">
        <w:rPr>
          <w:noProof/>
        </w:rPr>
        <w:t>[5]</w:t>
      </w:r>
      <w:r w:rsidR="009B3543">
        <w:fldChar w:fldCharType="end"/>
      </w:r>
    </w:p>
    <w:p w14:paraId="44C56C0C" w14:textId="2F38E231" w:rsidR="00685ADF" w:rsidRDefault="00685ADF" w:rsidP="00685ADF">
      <w:pPr>
        <w:pStyle w:val="ListParagraph"/>
        <w:numPr>
          <w:ilvl w:val="0"/>
          <w:numId w:val="3"/>
        </w:numPr>
      </w:pPr>
      <w:r>
        <w:t>utilizes HTTPS to communicate, therefore the data being sent between the communicators remains private.</w:t>
      </w:r>
    </w:p>
    <w:p w14:paraId="26D05A13" w14:textId="345DF6E6" w:rsidR="00685ADF" w:rsidRDefault="00066C48" w:rsidP="00685ADF">
      <w:pPr>
        <w:pStyle w:val="ListParagraph"/>
        <w:numPr>
          <w:ilvl w:val="0"/>
          <w:numId w:val="3"/>
        </w:numPr>
      </w:pPr>
      <w:r>
        <w:t xml:space="preserve">The tokenization mechanism allows for granting </w:t>
      </w:r>
      <w:r w:rsidR="002B64FD">
        <w:t>granular</w:t>
      </w:r>
      <w:r>
        <w:t xml:space="preserve"> access to resources, which allows resource owners to share the resource and not worry about any sensitive data being accessed</w:t>
      </w:r>
    </w:p>
    <w:p w14:paraId="1E116F6E" w14:textId="6F85862B" w:rsidR="00066C48" w:rsidRDefault="009B3543" w:rsidP="00685ADF">
      <w:pPr>
        <w:pStyle w:val="ListParagraph"/>
        <w:numPr>
          <w:ilvl w:val="0"/>
          <w:numId w:val="3"/>
        </w:numPr>
      </w:pPr>
      <w:r>
        <w:t>Users or resource owners can share data without divulging their identity</w:t>
      </w:r>
    </w:p>
    <w:p w14:paraId="70790E5D" w14:textId="51E76576" w:rsidR="009B3543" w:rsidRDefault="009B3543" w:rsidP="00685ADF">
      <w:pPr>
        <w:pStyle w:val="ListParagraph"/>
        <w:numPr>
          <w:ilvl w:val="0"/>
          <w:numId w:val="3"/>
        </w:numPr>
      </w:pPr>
      <w:r>
        <w:t xml:space="preserve">Tokens can be revoked if not needed anymore </w:t>
      </w:r>
    </w:p>
    <w:p w14:paraId="72F369EA" w14:textId="554A006B" w:rsidR="00A95C09" w:rsidRDefault="00066C48" w:rsidP="00A95C09">
      <w:pPr>
        <w:pStyle w:val="ListParagraph"/>
        <w:numPr>
          <w:ilvl w:val="0"/>
          <w:numId w:val="3"/>
        </w:numPr>
      </w:pPr>
      <w:r>
        <w:t>Easier to implement and provides strong authentication</w:t>
      </w:r>
    </w:p>
    <w:p w14:paraId="372774EA" w14:textId="77777777" w:rsidR="002C5D4F" w:rsidRDefault="002C5D4F" w:rsidP="00A95C09"/>
    <w:p w14:paraId="782BBBDA" w14:textId="544C3FCE" w:rsidR="00A95C09" w:rsidRPr="00A95C09" w:rsidRDefault="00A95C09" w:rsidP="00A95C09">
      <w:pPr>
        <w:rPr>
          <w:b/>
          <w:bCs/>
        </w:rPr>
      </w:pPr>
      <w:r w:rsidRPr="00A95C09">
        <w:rPr>
          <w:b/>
          <w:bCs/>
        </w:rPr>
        <w:t>OAuth scopes</w:t>
      </w:r>
    </w:p>
    <w:p w14:paraId="64C9A5DF" w14:textId="5CB153C1" w:rsidR="00A95C09" w:rsidRDefault="00A95C09" w:rsidP="00A95C09">
      <w:r>
        <w:t xml:space="preserve">Scopes is a major component of </w:t>
      </w:r>
      <w:r w:rsidR="00663593">
        <w:t>OAuth</w:t>
      </w:r>
      <w:r>
        <w:t xml:space="preserve"> which dictates what resources are given access and what’s not. Web application developers must design their application to ask for these permissions when they are being used.</w:t>
      </w:r>
      <w:r w:rsidR="002C5D4F">
        <w:t xml:space="preserve"> This consent must be retrieved from the resource owner (the web app user) so the application can get access to the resource and only that resource that has been allowed.</w:t>
      </w:r>
    </w:p>
    <w:p w14:paraId="54768992" w14:textId="38E0ACF3" w:rsidR="00B70018" w:rsidRDefault="00B70018" w:rsidP="00A95C09"/>
    <w:p w14:paraId="1E57B255" w14:textId="2561285E" w:rsidR="00900FFE" w:rsidRDefault="00900FFE" w:rsidP="00A95C09"/>
    <w:p w14:paraId="1B566E8D" w14:textId="5DDBC6E0" w:rsidR="00900FFE" w:rsidRDefault="00900FFE" w:rsidP="00A95C09"/>
    <w:p w14:paraId="53696D4B" w14:textId="77777777" w:rsidR="00900FFE" w:rsidRDefault="00900FFE" w:rsidP="00A95C09"/>
    <w:p w14:paraId="29037365" w14:textId="49BFC541" w:rsidR="00B70018" w:rsidRPr="00B70018" w:rsidRDefault="00B70018" w:rsidP="00A95C09">
      <w:pPr>
        <w:rPr>
          <w:b/>
          <w:bCs/>
        </w:rPr>
      </w:pPr>
      <w:r w:rsidRPr="00B70018">
        <w:rPr>
          <w:b/>
          <w:bCs/>
        </w:rPr>
        <w:lastRenderedPageBreak/>
        <w:t>Authentication and authorization process</w:t>
      </w:r>
    </w:p>
    <w:p w14:paraId="3BA0E5EF" w14:textId="77777777" w:rsidR="0027120A" w:rsidRDefault="002C5D4F" w:rsidP="0027120A">
      <w:pPr>
        <w:keepNext/>
        <w:spacing w:before="100" w:beforeAutospacing="1" w:after="100" w:afterAutospacing="1" w:line="240" w:lineRule="auto"/>
      </w:pPr>
      <w:r w:rsidRPr="002C5D4F">
        <w:rPr>
          <w:rFonts w:ascii="Times New Roman" w:eastAsia="Times New Roman" w:hAnsi="Times New Roman" w:cs="Times New Roman"/>
          <w:noProof/>
          <w:sz w:val="24"/>
          <w:szCs w:val="24"/>
          <w:highlight w:val="yellow"/>
        </w:rPr>
        <w:drawing>
          <wp:inline distT="0" distB="0" distL="0" distR="0" wp14:anchorId="315B1610" wp14:editId="3EBD6B0D">
            <wp:extent cx="3200400" cy="1853223"/>
            <wp:effectExtent l="0" t="0" r="0" b="0"/>
            <wp:docPr id="5" name="Content Placeholder 4" descr="A picture containing Word&#10;&#10;Description automatically generated">
              <a:extLst xmlns:a="http://schemas.openxmlformats.org/drawingml/2006/main">
                <a:ext uri="{FF2B5EF4-FFF2-40B4-BE49-F238E27FC236}">
                  <a16:creationId xmlns:a16="http://schemas.microsoft.com/office/drawing/2014/main" id="{A8B27354-2C9B-4832-811C-76D739C6765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picture containing Word&#10;&#10;Description automatically generated">
                      <a:extLst>
                        <a:ext uri="{FF2B5EF4-FFF2-40B4-BE49-F238E27FC236}">
                          <a16:creationId xmlns:a16="http://schemas.microsoft.com/office/drawing/2014/main" id="{A8B27354-2C9B-4832-811C-76D739C67651}"/>
                        </a:ext>
                      </a:extLst>
                    </pic:cNvPr>
                    <pic:cNvPicPr>
                      <a:picLocks noGrp="1"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3205690" cy="1856286"/>
                    </a:xfrm>
                    <a:prstGeom prst="rect">
                      <a:avLst/>
                    </a:prstGeom>
                  </pic:spPr>
                </pic:pic>
              </a:graphicData>
            </a:graphic>
          </wp:inline>
        </w:drawing>
      </w:r>
    </w:p>
    <w:p w14:paraId="2EDDF610" w14:textId="647FE9AF" w:rsidR="00066C48" w:rsidRDefault="0027120A" w:rsidP="0027120A">
      <w:pPr>
        <w:pStyle w:val="Caption"/>
        <w:rPr>
          <w:rFonts w:ascii="Times New Roman" w:eastAsia="Times New Roman" w:hAnsi="Times New Roman" w:cs="Times New Roman"/>
          <w:sz w:val="24"/>
          <w:szCs w:val="24"/>
          <w:highlight w:val="yellow"/>
        </w:rPr>
      </w:pPr>
      <w:r>
        <w:t xml:space="preserve">Figure </w:t>
      </w:r>
      <w:r w:rsidR="00FB3E1E">
        <w:fldChar w:fldCharType="begin"/>
      </w:r>
      <w:r w:rsidR="00FB3E1E">
        <w:instrText xml:space="preserve"> SEQ Figure \* ARABIC </w:instrText>
      </w:r>
      <w:r w:rsidR="00FB3E1E">
        <w:fldChar w:fldCharType="separate"/>
      </w:r>
      <w:r>
        <w:rPr>
          <w:noProof/>
        </w:rPr>
        <w:t>1</w:t>
      </w:r>
      <w:r w:rsidR="00FB3E1E">
        <w:rPr>
          <w:noProof/>
        </w:rPr>
        <w:fldChar w:fldCharType="end"/>
      </w:r>
      <w:r>
        <w:t xml:space="preserve"> OAuth authorization flow </w:t>
      </w:r>
      <w:r>
        <w:fldChar w:fldCharType="begin" w:fldLock="1"/>
      </w:r>
      <w:r w:rsidR="007E21BE">
        <w:instrText>ADDIN CSL_CITATION {"citationItems":[{"id":"ITEM-1","itemData":{"URL":"https://www.digitalocean.com/community/tutorials/an-introduction-to-oauth-2","accessed":{"date-parts":[["2022","5","5"]]},"author":[{"dropping-particle":"","family":"Anicas","given":"Mitchell","non-dropping-particle":"","parse-names":false,"suffix":""}],"id":"ITEM-1","issued":{"date-parts":[["2014"]]},"title":"An Introduction to OAuth 2 | DigitalOcean","type":"webpage"},"uris":["http://www.mendeley.com/documents/?uuid=59758a88-336d-3c19-9565-a9dc5b82a93c"]}],"mendeley":{"formattedCitation":"[6]","plainTextFormattedCitation":"[6]","previouslyFormattedCitation":"[6]"},"properties":{"noteIndex":0},"schema":"https://github.com/citation-style-language/schema/raw/master/csl-citation.json"}</w:instrText>
      </w:r>
      <w:r>
        <w:fldChar w:fldCharType="separate"/>
      </w:r>
      <w:r w:rsidRPr="0027120A">
        <w:rPr>
          <w:i w:val="0"/>
          <w:noProof/>
        </w:rPr>
        <w:t>[6]</w:t>
      </w:r>
      <w:r>
        <w:fldChar w:fldCharType="end"/>
      </w:r>
    </w:p>
    <w:p w14:paraId="0F2D2757" w14:textId="00A2744B" w:rsidR="00B70018" w:rsidRDefault="00B70018" w:rsidP="00B70018">
      <w:r>
        <w:t>OAuth process consists of the following parties:</w:t>
      </w:r>
    </w:p>
    <w:p w14:paraId="524AE0E3" w14:textId="77777777" w:rsidR="00B70018" w:rsidRDefault="00B70018" w:rsidP="00B70018">
      <w:pPr>
        <w:pStyle w:val="ListParagraph"/>
        <w:numPr>
          <w:ilvl w:val="0"/>
          <w:numId w:val="4"/>
        </w:numPr>
      </w:pPr>
      <w:r>
        <w:t>Resource: protected content that is desired and requested (e.g., photos on google drive)</w:t>
      </w:r>
    </w:p>
    <w:p w14:paraId="1DA24BB8" w14:textId="77777777" w:rsidR="00B70018" w:rsidRDefault="00B70018" w:rsidP="00B70018">
      <w:pPr>
        <w:pStyle w:val="ListParagraph"/>
        <w:numPr>
          <w:ilvl w:val="0"/>
          <w:numId w:val="4"/>
        </w:numPr>
      </w:pPr>
      <w:r>
        <w:t>Resource owner: the person who is the owner of the resource, (e.g., user who owns the google account and owns the photos residing in their google drive)</w:t>
      </w:r>
    </w:p>
    <w:p w14:paraId="763F90DB" w14:textId="77777777" w:rsidR="00B70018" w:rsidRDefault="00B70018" w:rsidP="00B70018">
      <w:pPr>
        <w:pStyle w:val="ListParagraph"/>
        <w:numPr>
          <w:ilvl w:val="0"/>
          <w:numId w:val="4"/>
        </w:numPr>
      </w:pPr>
      <w:r>
        <w:t>Resource server: google (google drive which holds the photos)</w:t>
      </w:r>
    </w:p>
    <w:p w14:paraId="7FA5188B" w14:textId="77777777" w:rsidR="00B70018" w:rsidRDefault="00B70018" w:rsidP="00B70018">
      <w:pPr>
        <w:pStyle w:val="ListParagraph"/>
        <w:numPr>
          <w:ilvl w:val="0"/>
          <w:numId w:val="4"/>
        </w:numPr>
      </w:pPr>
      <w:r>
        <w:t>Authentication server: google</w:t>
      </w:r>
    </w:p>
    <w:p w14:paraId="7BAB776A" w14:textId="77777777" w:rsidR="00B70018" w:rsidRDefault="00B70018" w:rsidP="00B70018">
      <w:pPr>
        <w:pStyle w:val="ListParagraph"/>
        <w:numPr>
          <w:ilvl w:val="0"/>
          <w:numId w:val="4"/>
        </w:numPr>
      </w:pPr>
      <w:r>
        <w:t>Client: the application which needs access to that protected resource on behalf of the resource owner (the photo printing service)</w:t>
      </w:r>
    </w:p>
    <w:p w14:paraId="518E104B" w14:textId="5213F013" w:rsidR="009014F7" w:rsidRDefault="009014F7"/>
    <w:p w14:paraId="61EDF925" w14:textId="00D0170A" w:rsidR="009014F7" w:rsidRDefault="009014F7">
      <w:r>
        <w:t xml:space="preserve">This authentication can be likened to access key cards commonly seen in business organizations or hotels that are used to allow or limit access to individuals based on </w:t>
      </w:r>
      <w:r w:rsidR="006E1C04">
        <w:t>privilege</w:t>
      </w:r>
      <w:r>
        <w:t xml:space="preserve">. Those who </w:t>
      </w:r>
      <w:r w:rsidR="00633A42">
        <w:t>possess</w:t>
      </w:r>
      <w:r>
        <w:t xml:space="preserve"> the key card would be able to gain access to areas that they key card is allowed. But to get the keycard they must first authenticate, for a hotel this would be at the front desk. Once the card is </w:t>
      </w:r>
      <w:r w:rsidR="00633A42">
        <w:t>acquired,</w:t>
      </w:r>
      <w:r>
        <w:t xml:space="preserve"> they don’t need to go back to the front desk anytime they want to access an area where they’re allowed.</w:t>
      </w:r>
    </w:p>
    <w:p w14:paraId="72DBF78F" w14:textId="7BB52999" w:rsidR="00900FFE" w:rsidRDefault="00633A42">
      <w:r>
        <w:t xml:space="preserve">It should be noted that </w:t>
      </w:r>
      <w:r w:rsidR="003B37E3">
        <w:t xml:space="preserve">for OAuth to function the </w:t>
      </w:r>
      <w:proofErr w:type="gramStart"/>
      <w:r w:rsidR="003B37E3">
        <w:t>client;</w:t>
      </w:r>
      <w:proofErr w:type="gramEnd"/>
      <w:r w:rsidR="003B37E3">
        <w:t xml:space="preserve"> </w:t>
      </w:r>
      <w:proofErr w:type="spellStart"/>
      <w:r w:rsidR="003B37E3">
        <w:t>ie</w:t>
      </w:r>
      <w:proofErr w:type="spellEnd"/>
      <w:r w:rsidR="003B37E3">
        <w:t xml:space="preserve"> the application that’s trying to access the protected resource on behalf of the resource owner, must first register with the resource server and get a client ID. This client ID identifies the client </w:t>
      </w:r>
      <w:r>
        <w:t>and establishes the trust between the authentication server and the client.</w:t>
      </w:r>
      <w:r w:rsidR="00C22BEA">
        <w:t xml:space="preserve"> There are two types of clients called confidential and public. Confidential clients </w:t>
      </w:r>
      <w:r w:rsidR="007E21BE">
        <w:t>can</w:t>
      </w:r>
      <w:r w:rsidR="00C22BEA">
        <w:t xml:space="preserve"> keep their client secret secure </w:t>
      </w:r>
      <w:r w:rsidR="007E21BE">
        <w:t>and are able to securely authenticate with authorization server. public clients can’t use registered client’s secret</w:t>
      </w:r>
      <w:r w:rsidR="007E21BE">
        <w:fldChar w:fldCharType="begin" w:fldLock="1"/>
      </w:r>
      <w:r w:rsidR="007E21BE">
        <w:instrText>ADDIN CSL_CITATION {"citationItems":[{"id":"ITEM-1","itemData":{"URL":"https://oauth.net/2/client-types/","accessed":{"date-parts":[["2022","5","5"]]},"id":"ITEM-1","issued":{"date-parts":[["0"]]},"title":"Confidential and Public Clients - OAuth 2.0","type":"webpage"},"uris":["http://www.mendeley.com/documents/?uuid=1c6f5d71-f1f9-3e96-87e9-b898f0b77bd1"]}],"mendeley":{"formattedCitation":"[7]","plainTextFormattedCitation":"[7]"},"properties":{"noteIndex":0},"schema":"https://github.com/citation-style-language/schema/raw/master/csl-citation.json"}</w:instrText>
      </w:r>
      <w:r w:rsidR="007E21BE">
        <w:fldChar w:fldCharType="separate"/>
      </w:r>
      <w:r w:rsidR="007E21BE" w:rsidRPr="007E21BE">
        <w:rPr>
          <w:noProof/>
        </w:rPr>
        <w:t>[7]</w:t>
      </w:r>
      <w:r w:rsidR="007E21BE">
        <w:fldChar w:fldCharType="end"/>
      </w:r>
      <w:r w:rsidR="007E21BE">
        <w:t>.</w:t>
      </w:r>
    </w:p>
    <w:p w14:paraId="6FF8B427" w14:textId="776F22FF" w:rsidR="007E21BE" w:rsidRPr="007E21BE" w:rsidRDefault="007E21BE">
      <w:pPr>
        <w:rPr>
          <w:b/>
          <w:bCs/>
        </w:rPr>
      </w:pPr>
      <w:r w:rsidRPr="007E21BE">
        <w:rPr>
          <w:b/>
          <w:bCs/>
        </w:rPr>
        <w:t>OAuth token types</w:t>
      </w:r>
    </w:p>
    <w:p w14:paraId="7D9E921C" w14:textId="26211A97" w:rsidR="007E21BE" w:rsidRDefault="007E21BE">
      <w:r>
        <w:t>OAuth uses different types of tokens for its functionality.</w:t>
      </w:r>
    </w:p>
    <w:p w14:paraId="08F98CA6" w14:textId="353C3602" w:rsidR="00C22BEA" w:rsidRDefault="002F6C40">
      <w:r>
        <w:t>Access tokens: these are used to access resource server and has a short lifespan. These can be acquired by public clients as well.</w:t>
      </w:r>
    </w:p>
    <w:p w14:paraId="61F0B4FB" w14:textId="6858B15C" w:rsidR="002F6C40" w:rsidRDefault="002F6C40">
      <w:r>
        <w:lastRenderedPageBreak/>
        <w:t>Refresh token: these have much longer lifespans and are used to acquire new tokens and typically require client authentication to acquire. Refresh tokens can be revoked to prevent access if needed.</w:t>
      </w:r>
    </w:p>
    <w:p w14:paraId="510BC63B" w14:textId="7009CE23" w:rsidR="002F6C40" w:rsidRDefault="00CA1A73">
      <w:r>
        <w:t xml:space="preserve">These two tokens are acquired from authorization server’s different endpoints. First the authorization endpoint grants the authorization grant when the resource owner gives authorization and consent to the web app. </w:t>
      </w:r>
      <w:r w:rsidR="004D195A">
        <w:t xml:space="preserve">This authorization is then passed to token endpoint which then provides the access token and the refresh token. This access token is then used to </w:t>
      </w:r>
      <w:r w:rsidR="00B70100">
        <w:t>access APIs.</w:t>
      </w:r>
    </w:p>
    <w:p w14:paraId="36B1EFB1" w14:textId="0094598D" w:rsidR="00B70100" w:rsidRDefault="009C72AB">
      <w:r>
        <w:t xml:space="preserve">It should be noted that authorization grant and tokens don’t need to be carried out over the same channel. </w:t>
      </w:r>
      <w:r w:rsidR="00B70100">
        <w:t xml:space="preserve">If the OAuth is using token response type the </w:t>
      </w:r>
      <w:r>
        <w:t xml:space="preserve">token is sent through front channel which can be insecure since token can be intercepted by an attacker. </w:t>
      </w:r>
      <w:r w:rsidR="00597CF3">
        <w:t>I</w:t>
      </w:r>
      <w:r>
        <w:t>mplicit grant</w:t>
      </w:r>
      <w:r w:rsidR="00597CF3">
        <w:t xml:space="preserve"> follows this flow characteristic</w:t>
      </w:r>
      <w:r>
        <w:t xml:space="preserve"> which is typically used for </w:t>
      </w:r>
      <w:proofErr w:type="spellStart"/>
      <w:r>
        <w:t>javascript</w:t>
      </w:r>
      <w:proofErr w:type="spellEnd"/>
      <w:r>
        <w:t xml:space="preserve"> apps that have no way of storing secrets.</w:t>
      </w:r>
      <w:r w:rsidR="00AF49E4">
        <w:t xml:space="preserve"> This flow is also known as 2 legged OAuth.</w:t>
      </w:r>
    </w:p>
    <w:p w14:paraId="43861576" w14:textId="6DD9EC76" w:rsidR="00B70100" w:rsidRDefault="009C72AB" w:rsidP="00B70100">
      <w:r>
        <w:t>In r</w:t>
      </w:r>
      <w:r w:rsidR="00B70100">
        <w:t>esponse type code</w:t>
      </w:r>
      <w:r>
        <w:t xml:space="preserve"> w</w:t>
      </w:r>
      <w:r w:rsidR="00B70100">
        <w:t>hen auth mode is used the authentication server sends the auth token which is then exchanged again with resource server for an access token. This provides better security because to make the exchange the client must send their client ID and the client secret. So even if the auth token is intercepted by an attacker they can’t exchange it for an access token since they don’t possess the required client ID and the client secret. Furthermore, the process of authentication with authentication server and sending auth token is done in front channel. But auth token exchange with access token is direct server to server communication which is a back channel.</w:t>
      </w:r>
      <w:r w:rsidR="00AF49E4">
        <w:t xml:space="preserve"> This flow is also known as 3 legged OAuth.</w:t>
      </w:r>
    </w:p>
    <w:p w14:paraId="704F032E" w14:textId="13FEE82D" w:rsidR="00B70100" w:rsidRDefault="001D6AA3">
      <w:r>
        <w:t>The client credential flow is used in scenarios where server to server communication takes place. The application in this case is a confidential client and doesn’t act on behalf of any user. This flow is a back channel only flow. A legacy mode known as resource owner password flow exists in OAuth which resembles direct authentication pattern which typically doesn’t support refresh tokens. Assertion flow is another flow in OAuth which allows authorization to trust authorization grants from other external parties</w:t>
      </w:r>
      <w:r w:rsidR="00751C23">
        <w:t xml:space="preserve"> which allows SAML related services to be integrated with OAuth. Device flow is another flow in OAuth which doesn’t use a web browser and typically acts as a controller in devices like TVs.</w:t>
      </w:r>
    </w:p>
    <w:p w14:paraId="33D780DF" w14:textId="6D77B1AB" w:rsidR="00B70100" w:rsidRDefault="00B70100"/>
    <w:p w14:paraId="23E7D1FA" w14:textId="77777777" w:rsidR="00B70100" w:rsidRDefault="00B70100"/>
    <w:p w14:paraId="68C7AE94" w14:textId="0883629A" w:rsidR="00C22BEA" w:rsidRDefault="00C22BEA"/>
    <w:p w14:paraId="336A55F5" w14:textId="117071B2" w:rsidR="003923CC" w:rsidRDefault="003923CC"/>
    <w:p w14:paraId="21C67D67" w14:textId="433602C9" w:rsidR="003923CC" w:rsidRDefault="003923CC"/>
    <w:p w14:paraId="0A15AC6B" w14:textId="7C843EB6" w:rsidR="00900FFE" w:rsidRDefault="00900FFE"/>
    <w:p w14:paraId="7866D502" w14:textId="1C06A889" w:rsidR="00900FFE" w:rsidRDefault="00900FFE"/>
    <w:p w14:paraId="467C5E85" w14:textId="2C42EA7C" w:rsidR="00900FFE" w:rsidRDefault="00900FFE"/>
    <w:p w14:paraId="1E2A6C8B" w14:textId="5C92CDA3" w:rsidR="00900FFE" w:rsidRDefault="00900FFE"/>
    <w:p w14:paraId="06E7C873" w14:textId="77777777" w:rsidR="00900FFE" w:rsidRDefault="00900FFE"/>
    <w:p w14:paraId="3E13743C" w14:textId="3374CCE7" w:rsidR="003923CC" w:rsidRPr="003923CC" w:rsidRDefault="003923CC">
      <w:pPr>
        <w:rPr>
          <w:b/>
          <w:bCs/>
        </w:rPr>
      </w:pPr>
      <w:r w:rsidRPr="003923CC">
        <w:rPr>
          <w:b/>
          <w:bCs/>
        </w:rPr>
        <w:lastRenderedPageBreak/>
        <w:t>OAuth message flow in this scenario: login, file upload to google drive and viewing the file</w:t>
      </w:r>
    </w:p>
    <w:p w14:paraId="4F95B58C" w14:textId="55EBEF3A" w:rsidR="00CC646B" w:rsidRDefault="00C22BEA">
      <w:r w:rsidRPr="00C22BEA">
        <w:rPr>
          <w:noProof/>
        </w:rPr>
        <w:drawing>
          <wp:inline distT="0" distB="0" distL="0" distR="0" wp14:anchorId="3EF67109" wp14:editId="5588D1F1">
            <wp:extent cx="2854779" cy="1833036"/>
            <wp:effectExtent l="19050" t="19050" r="22225" b="1524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7"/>
                    <a:stretch>
                      <a:fillRect/>
                    </a:stretch>
                  </pic:blipFill>
                  <pic:spPr>
                    <a:xfrm>
                      <a:off x="0" y="0"/>
                      <a:ext cx="2878627" cy="1848349"/>
                    </a:xfrm>
                    <a:prstGeom prst="rect">
                      <a:avLst/>
                    </a:prstGeom>
                    <a:ln>
                      <a:solidFill>
                        <a:schemeClr val="tx1"/>
                      </a:solidFill>
                    </a:ln>
                  </pic:spPr>
                </pic:pic>
              </a:graphicData>
            </a:graphic>
          </wp:inline>
        </w:drawing>
      </w:r>
      <w:r w:rsidR="00900FFE" w:rsidRPr="00CC646B">
        <w:rPr>
          <w:noProof/>
        </w:rPr>
        <w:drawing>
          <wp:inline distT="0" distB="0" distL="0" distR="0" wp14:anchorId="020B872E" wp14:editId="0B7A5DED">
            <wp:extent cx="2931501" cy="1812144"/>
            <wp:effectExtent l="19050" t="19050" r="21590" b="17145"/>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8"/>
                    <a:stretch>
                      <a:fillRect/>
                    </a:stretch>
                  </pic:blipFill>
                  <pic:spPr>
                    <a:xfrm>
                      <a:off x="0" y="0"/>
                      <a:ext cx="2978927" cy="1841461"/>
                    </a:xfrm>
                    <a:prstGeom prst="rect">
                      <a:avLst/>
                    </a:prstGeom>
                    <a:ln>
                      <a:solidFill>
                        <a:schemeClr val="tx1"/>
                      </a:solidFill>
                    </a:ln>
                  </pic:spPr>
                </pic:pic>
              </a:graphicData>
            </a:graphic>
          </wp:inline>
        </w:drawing>
      </w:r>
    </w:p>
    <w:p w14:paraId="33D8C6CD" w14:textId="1E4F6E7B" w:rsidR="00CC646B" w:rsidRDefault="00CC646B"/>
    <w:p w14:paraId="790E9FFE" w14:textId="65435CD4" w:rsidR="00900FFE" w:rsidRDefault="00CC646B">
      <w:r w:rsidRPr="00CC646B">
        <w:rPr>
          <w:noProof/>
        </w:rPr>
        <w:drawing>
          <wp:inline distT="0" distB="0" distL="0" distR="0" wp14:anchorId="783A1ED5" wp14:editId="7427DE32">
            <wp:extent cx="3091166" cy="1797895"/>
            <wp:effectExtent l="19050" t="19050" r="14605" b="12065"/>
            <wp:docPr id="6" name="Picture 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medium confidence"/>
                    <pic:cNvPicPr/>
                  </pic:nvPicPr>
                  <pic:blipFill>
                    <a:blip r:embed="rId9"/>
                    <a:stretch>
                      <a:fillRect/>
                    </a:stretch>
                  </pic:blipFill>
                  <pic:spPr>
                    <a:xfrm>
                      <a:off x="0" y="0"/>
                      <a:ext cx="3145190" cy="1829317"/>
                    </a:xfrm>
                    <a:prstGeom prst="rect">
                      <a:avLst/>
                    </a:prstGeom>
                    <a:ln>
                      <a:solidFill>
                        <a:schemeClr val="tx1"/>
                      </a:solidFill>
                    </a:ln>
                  </pic:spPr>
                </pic:pic>
              </a:graphicData>
            </a:graphic>
          </wp:inline>
        </w:drawing>
      </w:r>
      <w:r w:rsidR="00900FFE" w:rsidRPr="00CC646B">
        <w:rPr>
          <w:noProof/>
        </w:rPr>
        <w:drawing>
          <wp:inline distT="0" distB="0" distL="0" distR="0" wp14:anchorId="3BA131E9" wp14:editId="176E1BD8">
            <wp:extent cx="2754295" cy="1793822"/>
            <wp:effectExtent l="19050" t="19050" r="27305" b="16510"/>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10"/>
                    <a:stretch>
                      <a:fillRect/>
                    </a:stretch>
                  </pic:blipFill>
                  <pic:spPr>
                    <a:xfrm>
                      <a:off x="0" y="0"/>
                      <a:ext cx="2785239" cy="1813976"/>
                    </a:xfrm>
                    <a:prstGeom prst="rect">
                      <a:avLst/>
                    </a:prstGeom>
                    <a:ln>
                      <a:solidFill>
                        <a:schemeClr val="tx1"/>
                      </a:solidFill>
                    </a:ln>
                  </pic:spPr>
                </pic:pic>
              </a:graphicData>
            </a:graphic>
          </wp:inline>
        </w:drawing>
      </w:r>
    </w:p>
    <w:p w14:paraId="01A3D03A" w14:textId="6C241945" w:rsidR="007B3532" w:rsidRDefault="007B3532">
      <w:r w:rsidRPr="007B3532">
        <w:rPr>
          <w:noProof/>
        </w:rPr>
        <w:drawing>
          <wp:inline distT="0" distB="0" distL="0" distR="0" wp14:anchorId="73C829D8" wp14:editId="2E3B9597">
            <wp:extent cx="2893925" cy="1733882"/>
            <wp:effectExtent l="19050" t="19050" r="2095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a:stretch>
                      <a:fillRect/>
                    </a:stretch>
                  </pic:blipFill>
                  <pic:spPr>
                    <a:xfrm>
                      <a:off x="0" y="0"/>
                      <a:ext cx="2932040" cy="1756718"/>
                    </a:xfrm>
                    <a:prstGeom prst="rect">
                      <a:avLst/>
                    </a:prstGeom>
                    <a:ln>
                      <a:solidFill>
                        <a:schemeClr val="tx1"/>
                      </a:solidFill>
                    </a:ln>
                  </pic:spPr>
                </pic:pic>
              </a:graphicData>
            </a:graphic>
          </wp:inline>
        </w:drawing>
      </w:r>
      <w:r w:rsidR="00900FFE" w:rsidRPr="007B3532">
        <w:rPr>
          <w:noProof/>
        </w:rPr>
        <w:drawing>
          <wp:inline distT="0" distB="0" distL="0" distR="0" wp14:anchorId="3FEA5484" wp14:editId="7B862B98">
            <wp:extent cx="2965310" cy="1745605"/>
            <wp:effectExtent l="19050" t="19050" r="26035" b="2667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2"/>
                    <a:stretch>
                      <a:fillRect/>
                    </a:stretch>
                  </pic:blipFill>
                  <pic:spPr>
                    <a:xfrm>
                      <a:off x="0" y="0"/>
                      <a:ext cx="2991809" cy="1761205"/>
                    </a:xfrm>
                    <a:prstGeom prst="rect">
                      <a:avLst/>
                    </a:prstGeom>
                    <a:ln>
                      <a:solidFill>
                        <a:schemeClr val="tx1"/>
                      </a:solidFill>
                    </a:ln>
                  </pic:spPr>
                </pic:pic>
              </a:graphicData>
            </a:graphic>
          </wp:inline>
        </w:drawing>
      </w:r>
    </w:p>
    <w:p w14:paraId="557452A5" w14:textId="02F1C96B" w:rsidR="007B3532" w:rsidRDefault="007B3532"/>
    <w:p w14:paraId="41178EAB" w14:textId="62325541" w:rsidR="007B3532" w:rsidRDefault="007B3532">
      <w:r w:rsidRPr="007B3532">
        <w:rPr>
          <w:noProof/>
        </w:rPr>
        <w:lastRenderedPageBreak/>
        <w:drawing>
          <wp:inline distT="0" distB="0" distL="0" distR="0" wp14:anchorId="16242981" wp14:editId="3BD7FBE6">
            <wp:extent cx="2779416" cy="1657554"/>
            <wp:effectExtent l="19050" t="19050" r="20955" b="1905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3"/>
                    <a:stretch>
                      <a:fillRect/>
                    </a:stretch>
                  </pic:blipFill>
                  <pic:spPr>
                    <a:xfrm>
                      <a:off x="0" y="0"/>
                      <a:ext cx="2814555" cy="1678510"/>
                    </a:xfrm>
                    <a:prstGeom prst="rect">
                      <a:avLst/>
                    </a:prstGeom>
                    <a:ln>
                      <a:solidFill>
                        <a:schemeClr val="tx1"/>
                      </a:solidFill>
                    </a:ln>
                  </pic:spPr>
                </pic:pic>
              </a:graphicData>
            </a:graphic>
          </wp:inline>
        </w:drawing>
      </w:r>
      <w:r w:rsidR="00900FFE" w:rsidRPr="007B3532">
        <w:rPr>
          <w:noProof/>
        </w:rPr>
        <w:drawing>
          <wp:inline distT="0" distB="0" distL="0" distR="0" wp14:anchorId="3FFD81AB" wp14:editId="7B645BE7">
            <wp:extent cx="2935165" cy="1665768"/>
            <wp:effectExtent l="19050" t="19050" r="17780" b="10795"/>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14"/>
                    <a:stretch>
                      <a:fillRect/>
                    </a:stretch>
                  </pic:blipFill>
                  <pic:spPr>
                    <a:xfrm>
                      <a:off x="0" y="0"/>
                      <a:ext cx="2968397" cy="1684628"/>
                    </a:xfrm>
                    <a:prstGeom prst="rect">
                      <a:avLst/>
                    </a:prstGeom>
                    <a:ln>
                      <a:solidFill>
                        <a:schemeClr val="tx1"/>
                      </a:solidFill>
                    </a:ln>
                  </pic:spPr>
                </pic:pic>
              </a:graphicData>
            </a:graphic>
          </wp:inline>
        </w:drawing>
      </w:r>
    </w:p>
    <w:p w14:paraId="64A8B758" w14:textId="07D82E06" w:rsidR="007B3532" w:rsidRDefault="007B3532"/>
    <w:p w14:paraId="262BCB98" w14:textId="51721EA9" w:rsidR="00051D25" w:rsidRDefault="007B3532">
      <w:r w:rsidRPr="007B3532">
        <w:rPr>
          <w:noProof/>
        </w:rPr>
        <w:drawing>
          <wp:inline distT="0" distB="0" distL="0" distR="0" wp14:anchorId="02B7E56E" wp14:editId="2303C5D3">
            <wp:extent cx="2752086" cy="1633904"/>
            <wp:effectExtent l="19050" t="19050" r="10795" b="23495"/>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15"/>
                    <a:stretch>
                      <a:fillRect/>
                    </a:stretch>
                  </pic:blipFill>
                  <pic:spPr>
                    <a:xfrm>
                      <a:off x="0" y="0"/>
                      <a:ext cx="2780742" cy="1650917"/>
                    </a:xfrm>
                    <a:prstGeom prst="rect">
                      <a:avLst/>
                    </a:prstGeom>
                    <a:ln>
                      <a:solidFill>
                        <a:schemeClr val="tx1"/>
                      </a:solidFill>
                    </a:ln>
                  </pic:spPr>
                </pic:pic>
              </a:graphicData>
            </a:graphic>
          </wp:inline>
        </w:drawing>
      </w:r>
    </w:p>
    <w:p w14:paraId="220F0FDD" w14:textId="77777777" w:rsidR="00900FFE" w:rsidRDefault="00900FFE"/>
    <w:p w14:paraId="7F95DA3E" w14:textId="4253D7E2" w:rsidR="00051D25" w:rsidRPr="003923CC" w:rsidRDefault="00051D25">
      <w:pPr>
        <w:rPr>
          <w:b/>
          <w:bCs/>
        </w:rPr>
      </w:pPr>
      <w:r w:rsidRPr="003923CC">
        <w:rPr>
          <w:b/>
          <w:bCs/>
        </w:rPr>
        <w:t>OAuth in action</w:t>
      </w:r>
    </w:p>
    <w:p w14:paraId="36B2337D" w14:textId="172CB8CD" w:rsidR="00051D25" w:rsidRDefault="00051D25">
      <w:r>
        <w:rPr>
          <w:noProof/>
        </w:rPr>
        <w:drawing>
          <wp:inline distT="0" distB="0" distL="0" distR="0" wp14:anchorId="7401FF18" wp14:editId="5874C4C2">
            <wp:extent cx="3830904" cy="1477108"/>
            <wp:effectExtent l="0" t="0" r="0" b="889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6"/>
                    <a:stretch>
                      <a:fillRect/>
                    </a:stretch>
                  </pic:blipFill>
                  <pic:spPr>
                    <a:xfrm>
                      <a:off x="0" y="0"/>
                      <a:ext cx="3861449" cy="1488885"/>
                    </a:xfrm>
                    <a:prstGeom prst="rect">
                      <a:avLst/>
                    </a:prstGeom>
                  </pic:spPr>
                </pic:pic>
              </a:graphicData>
            </a:graphic>
          </wp:inline>
        </w:drawing>
      </w:r>
    </w:p>
    <w:p w14:paraId="29BA54E2" w14:textId="45A7F36D" w:rsidR="00051D25" w:rsidRDefault="00051D25">
      <w:r>
        <w:rPr>
          <w:noProof/>
        </w:rPr>
        <w:drawing>
          <wp:inline distT="0" distB="0" distL="0" distR="0" wp14:anchorId="537BBCAA" wp14:editId="30DA7F88">
            <wp:extent cx="3798277" cy="1548934"/>
            <wp:effectExtent l="0" t="0" r="0"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17"/>
                    <a:stretch>
                      <a:fillRect/>
                    </a:stretch>
                  </pic:blipFill>
                  <pic:spPr>
                    <a:xfrm>
                      <a:off x="0" y="0"/>
                      <a:ext cx="3801862" cy="1550396"/>
                    </a:xfrm>
                    <a:prstGeom prst="rect">
                      <a:avLst/>
                    </a:prstGeom>
                  </pic:spPr>
                </pic:pic>
              </a:graphicData>
            </a:graphic>
          </wp:inline>
        </w:drawing>
      </w:r>
    </w:p>
    <w:p w14:paraId="5732839F" w14:textId="6505D942" w:rsidR="007E700C" w:rsidRDefault="007E700C">
      <w:r>
        <w:t>User authentication</w:t>
      </w:r>
    </w:p>
    <w:p w14:paraId="6C0C4BAE" w14:textId="17A8B9F0" w:rsidR="001B552E" w:rsidRDefault="00051D25">
      <w:r>
        <w:rPr>
          <w:noProof/>
        </w:rPr>
        <w:lastRenderedPageBreak/>
        <w:drawing>
          <wp:inline distT="0" distB="0" distL="0" distR="0" wp14:anchorId="7C918049" wp14:editId="3CFC36EF">
            <wp:extent cx="2661864" cy="3275763"/>
            <wp:effectExtent l="0" t="0" r="5715" b="127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pic:nvPicPr>
                  <pic:blipFill>
                    <a:blip r:embed="rId18"/>
                    <a:stretch>
                      <a:fillRect/>
                    </a:stretch>
                  </pic:blipFill>
                  <pic:spPr>
                    <a:xfrm>
                      <a:off x="0" y="0"/>
                      <a:ext cx="2667750" cy="3283007"/>
                    </a:xfrm>
                    <a:prstGeom prst="rect">
                      <a:avLst/>
                    </a:prstGeom>
                  </pic:spPr>
                </pic:pic>
              </a:graphicData>
            </a:graphic>
          </wp:inline>
        </w:drawing>
      </w:r>
    </w:p>
    <w:p w14:paraId="3EF1DE64" w14:textId="3C2007A2" w:rsidR="00D831CC" w:rsidRPr="007E700C" w:rsidRDefault="00D831CC">
      <w:pPr>
        <w:rPr>
          <w:b/>
          <w:bCs/>
        </w:rPr>
      </w:pPr>
      <w:r w:rsidRPr="007E700C">
        <w:rPr>
          <w:b/>
          <w:bCs/>
        </w:rPr>
        <w:t xml:space="preserve">Login </w:t>
      </w:r>
      <w:proofErr w:type="spellStart"/>
      <w:r w:rsidRPr="007E700C">
        <w:rPr>
          <w:b/>
          <w:bCs/>
        </w:rPr>
        <w:t>api</w:t>
      </w:r>
      <w:proofErr w:type="spellEnd"/>
      <w:r w:rsidRPr="007E700C">
        <w:rPr>
          <w:b/>
          <w:bCs/>
        </w:rPr>
        <w:t xml:space="preserve"> call</w:t>
      </w:r>
    </w:p>
    <w:p w14:paraId="2FC49D1B" w14:textId="46EF82E5" w:rsidR="00051D25" w:rsidRDefault="00051D25">
      <w:r>
        <w:rPr>
          <w:noProof/>
        </w:rPr>
        <w:drawing>
          <wp:inline distT="0" distB="0" distL="0" distR="0" wp14:anchorId="6D7D52BF" wp14:editId="5F5606C0">
            <wp:extent cx="3773156" cy="931392"/>
            <wp:effectExtent l="0" t="0" r="0" b="2540"/>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19"/>
                    <a:stretch>
                      <a:fillRect/>
                    </a:stretch>
                  </pic:blipFill>
                  <pic:spPr>
                    <a:xfrm>
                      <a:off x="0" y="0"/>
                      <a:ext cx="3795526" cy="936914"/>
                    </a:xfrm>
                    <a:prstGeom prst="rect">
                      <a:avLst/>
                    </a:prstGeom>
                  </pic:spPr>
                </pic:pic>
              </a:graphicData>
            </a:graphic>
          </wp:inline>
        </w:drawing>
      </w:r>
    </w:p>
    <w:p w14:paraId="15C36A1F" w14:textId="22DDFE2D" w:rsidR="00051D25" w:rsidRDefault="00051D25">
      <w:r>
        <w:rPr>
          <w:noProof/>
        </w:rPr>
        <w:drawing>
          <wp:inline distT="0" distB="0" distL="0" distR="0" wp14:anchorId="1EBC2BCE" wp14:editId="1C24CB8C">
            <wp:extent cx="1453652" cy="1663002"/>
            <wp:effectExtent l="0" t="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20"/>
                    <a:stretch>
                      <a:fillRect/>
                    </a:stretch>
                  </pic:blipFill>
                  <pic:spPr>
                    <a:xfrm>
                      <a:off x="0" y="0"/>
                      <a:ext cx="1462804" cy="1673473"/>
                    </a:xfrm>
                    <a:prstGeom prst="rect">
                      <a:avLst/>
                    </a:prstGeom>
                  </pic:spPr>
                </pic:pic>
              </a:graphicData>
            </a:graphic>
          </wp:inline>
        </w:drawing>
      </w:r>
    </w:p>
    <w:p w14:paraId="396CDB6A" w14:textId="1138EAB5" w:rsidR="00D831CC" w:rsidRPr="00900FFE" w:rsidRDefault="00D831CC">
      <w:pPr>
        <w:rPr>
          <w:b/>
          <w:bCs/>
        </w:rPr>
      </w:pPr>
      <w:r w:rsidRPr="00900FFE">
        <w:rPr>
          <w:b/>
          <w:bCs/>
        </w:rPr>
        <w:t>Drive API call</w:t>
      </w:r>
    </w:p>
    <w:p w14:paraId="0ED10A2C" w14:textId="65CE3509" w:rsidR="00D831CC" w:rsidRDefault="00D831CC">
      <w:r>
        <w:rPr>
          <w:noProof/>
        </w:rPr>
        <w:lastRenderedPageBreak/>
        <w:drawing>
          <wp:inline distT="0" distB="0" distL="0" distR="0" wp14:anchorId="32D58F15" wp14:editId="3CE7C785">
            <wp:extent cx="5943600" cy="2173605"/>
            <wp:effectExtent l="0" t="0" r="0" b="0"/>
            <wp:docPr id="18" name="Picture 1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 email&#10;&#10;Description automatically generated"/>
                    <pic:cNvPicPr/>
                  </pic:nvPicPr>
                  <pic:blipFill>
                    <a:blip r:embed="rId21"/>
                    <a:stretch>
                      <a:fillRect/>
                    </a:stretch>
                  </pic:blipFill>
                  <pic:spPr>
                    <a:xfrm>
                      <a:off x="0" y="0"/>
                      <a:ext cx="5943600" cy="2173605"/>
                    </a:xfrm>
                    <a:prstGeom prst="rect">
                      <a:avLst/>
                    </a:prstGeom>
                  </pic:spPr>
                </pic:pic>
              </a:graphicData>
            </a:graphic>
          </wp:inline>
        </w:drawing>
      </w:r>
    </w:p>
    <w:p w14:paraId="268858A0" w14:textId="61BCE1E7" w:rsidR="003A34BB" w:rsidRDefault="00051D25">
      <w:r>
        <w:rPr>
          <w:noProof/>
        </w:rPr>
        <w:drawing>
          <wp:inline distT="0" distB="0" distL="0" distR="0" wp14:anchorId="64AD79ED" wp14:editId="61882976">
            <wp:extent cx="4044361" cy="2150347"/>
            <wp:effectExtent l="0" t="0" r="0" b="2540"/>
            <wp:docPr id="15" name="Picture 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10;&#10;Description automatically generated"/>
                    <pic:cNvPicPr/>
                  </pic:nvPicPr>
                  <pic:blipFill>
                    <a:blip r:embed="rId22"/>
                    <a:stretch>
                      <a:fillRect/>
                    </a:stretch>
                  </pic:blipFill>
                  <pic:spPr>
                    <a:xfrm>
                      <a:off x="0" y="0"/>
                      <a:ext cx="4047224" cy="2151869"/>
                    </a:xfrm>
                    <a:prstGeom prst="rect">
                      <a:avLst/>
                    </a:prstGeom>
                  </pic:spPr>
                </pic:pic>
              </a:graphicData>
            </a:graphic>
          </wp:inline>
        </w:drawing>
      </w:r>
    </w:p>
    <w:p w14:paraId="26334698" w14:textId="7C75E28B" w:rsidR="00BC0D57" w:rsidRPr="00900FFE" w:rsidRDefault="00BC0D57">
      <w:pPr>
        <w:rPr>
          <w:b/>
          <w:bCs/>
        </w:rPr>
      </w:pPr>
      <w:r w:rsidRPr="00900FFE">
        <w:rPr>
          <w:b/>
          <w:bCs/>
        </w:rPr>
        <w:t>Accessing uploaded file via link</w:t>
      </w:r>
    </w:p>
    <w:p w14:paraId="7EECCB4A" w14:textId="7EA5F940" w:rsidR="003A34BB" w:rsidRDefault="00051D25">
      <w:r>
        <w:rPr>
          <w:noProof/>
        </w:rPr>
        <w:drawing>
          <wp:inline distT="0" distB="0" distL="0" distR="0" wp14:anchorId="405813DF" wp14:editId="3E89CD6D">
            <wp:extent cx="4231682" cy="1868993"/>
            <wp:effectExtent l="0" t="0" r="0" b="0"/>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pic:nvPicPr>
                  <pic:blipFill>
                    <a:blip r:embed="rId23"/>
                    <a:stretch>
                      <a:fillRect/>
                    </a:stretch>
                  </pic:blipFill>
                  <pic:spPr>
                    <a:xfrm>
                      <a:off x="0" y="0"/>
                      <a:ext cx="4247302" cy="1875892"/>
                    </a:xfrm>
                    <a:prstGeom prst="rect">
                      <a:avLst/>
                    </a:prstGeom>
                  </pic:spPr>
                </pic:pic>
              </a:graphicData>
            </a:graphic>
          </wp:inline>
        </w:drawing>
      </w:r>
    </w:p>
    <w:p w14:paraId="071BEA63" w14:textId="4363EFDF" w:rsidR="003A34BB" w:rsidRDefault="003A34BB"/>
    <w:p w14:paraId="6BF62423" w14:textId="5CD542A8" w:rsidR="00FB3E1E" w:rsidRDefault="00FB3E1E"/>
    <w:p w14:paraId="7C6B0F41" w14:textId="323523DB" w:rsidR="00FB3E1E" w:rsidRDefault="00FB3E1E"/>
    <w:p w14:paraId="3BAD4A1F" w14:textId="02015EA2" w:rsidR="00FB3E1E" w:rsidRDefault="00FB3E1E"/>
    <w:p w14:paraId="09981863" w14:textId="77777777" w:rsidR="00FB3E1E" w:rsidRDefault="00FB3E1E"/>
    <w:p w14:paraId="5094660F" w14:textId="2718B84E" w:rsidR="003A34BB" w:rsidRPr="00C1693F" w:rsidRDefault="00C1693F">
      <w:pPr>
        <w:rPr>
          <w:b/>
          <w:bCs/>
        </w:rPr>
      </w:pPr>
      <w:r w:rsidRPr="00C1693F">
        <w:rPr>
          <w:b/>
          <w:bCs/>
        </w:rPr>
        <w:lastRenderedPageBreak/>
        <w:t>Security considerations with OAuth usage</w:t>
      </w:r>
    </w:p>
    <w:p w14:paraId="7A634AB8" w14:textId="0BE11A43" w:rsidR="00C1693F" w:rsidRDefault="00C1693F" w:rsidP="009F0924">
      <w:pPr>
        <w:pStyle w:val="ListParagraph"/>
        <w:numPr>
          <w:ilvl w:val="0"/>
          <w:numId w:val="5"/>
        </w:numPr>
      </w:pPr>
      <w:r>
        <w:t>While OAuth is great at delegating authorization web security guidelines should be followed to ensure security.</w:t>
      </w:r>
    </w:p>
    <w:p w14:paraId="55B936B5" w14:textId="398578AA" w:rsidR="00C1693F" w:rsidRDefault="00C1693F" w:rsidP="009F0924">
      <w:pPr>
        <w:pStyle w:val="ListParagraph"/>
        <w:numPr>
          <w:ilvl w:val="0"/>
          <w:numId w:val="5"/>
        </w:numPr>
      </w:pPr>
      <w:r>
        <w:t xml:space="preserve">Using CSRF token when sending state parameter to ensure the integrity of the flow </w:t>
      </w:r>
    </w:p>
    <w:p w14:paraId="19D36382" w14:textId="71534F6E" w:rsidR="00C1693F" w:rsidRDefault="00C1693F" w:rsidP="009F0924">
      <w:pPr>
        <w:pStyle w:val="ListParagraph"/>
        <w:numPr>
          <w:ilvl w:val="0"/>
          <w:numId w:val="5"/>
        </w:numPr>
      </w:pPr>
      <w:r>
        <w:t xml:space="preserve">To ensure proper URI validations redirect URIs </w:t>
      </w:r>
      <w:r w:rsidR="009F0924">
        <w:t>should be whitelisted</w:t>
      </w:r>
    </w:p>
    <w:p w14:paraId="241B18FD" w14:textId="5AE8E172" w:rsidR="009F0924" w:rsidRDefault="009F0924" w:rsidP="009F0924">
      <w:pPr>
        <w:pStyle w:val="ListParagraph"/>
        <w:numPr>
          <w:ilvl w:val="0"/>
          <w:numId w:val="5"/>
        </w:numPr>
      </w:pPr>
      <w:r>
        <w:t>Authorization grants and token requests should be bound to a client ID</w:t>
      </w:r>
    </w:p>
    <w:p w14:paraId="331DC14F" w14:textId="3CC477E7" w:rsidR="009F0924" w:rsidRDefault="009F0924" w:rsidP="009F0924">
      <w:pPr>
        <w:pStyle w:val="ListParagraph"/>
        <w:numPr>
          <w:ilvl w:val="0"/>
          <w:numId w:val="5"/>
        </w:numPr>
      </w:pPr>
      <w:r>
        <w:t>Ensuring that client ID is not leaked or put in a position where it can be accessed by unauthorized individuals</w:t>
      </w:r>
    </w:p>
    <w:p w14:paraId="1C8EE2E0" w14:textId="30A263DF" w:rsidR="003A34BB" w:rsidRDefault="003A34BB"/>
    <w:p w14:paraId="60DE3A33" w14:textId="486BAEB6" w:rsidR="003A34BB" w:rsidRDefault="003A34BB"/>
    <w:p w14:paraId="661A6371" w14:textId="1D65D266" w:rsidR="003A34BB" w:rsidRDefault="003A34BB"/>
    <w:p w14:paraId="66455F8E" w14:textId="0E6FB5E3" w:rsidR="003A34BB" w:rsidRDefault="003A34BB"/>
    <w:p w14:paraId="6EA17D22" w14:textId="444A7FFB" w:rsidR="003A34BB" w:rsidRDefault="003A34BB"/>
    <w:p w14:paraId="791C991F" w14:textId="592B2B67" w:rsidR="003A34BB" w:rsidRDefault="003A34BB"/>
    <w:p w14:paraId="682CF30B" w14:textId="1F74EB07" w:rsidR="003A34BB" w:rsidRDefault="003A34BB"/>
    <w:p w14:paraId="636932F3" w14:textId="55D47216" w:rsidR="003A34BB" w:rsidRDefault="003A34BB"/>
    <w:p w14:paraId="52299FB7" w14:textId="21E114A3" w:rsidR="003A34BB" w:rsidRDefault="003A34BB"/>
    <w:p w14:paraId="52E16CEF" w14:textId="36E05C4A" w:rsidR="003A34BB" w:rsidRDefault="003A34BB"/>
    <w:p w14:paraId="584155E7" w14:textId="77777777" w:rsidR="00900FFE" w:rsidRDefault="00900FFE"/>
    <w:p w14:paraId="4773C8D2" w14:textId="3FEBF15D" w:rsidR="003A34BB" w:rsidRDefault="003A34BB"/>
    <w:p w14:paraId="599744CA" w14:textId="1B36E894" w:rsidR="003A34BB" w:rsidRDefault="003A34BB"/>
    <w:p w14:paraId="24853E86" w14:textId="26BC5C78" w:rsidR="003A34BB" w:rsidRDefault="003A34BB"/>
    <w:p w14:paraId="3A70BF8F" w14:textId="2AEC55E6" w:rsidR="003A34BB" w:rsidRDefault="003A34BB"/>
    <w:p w14:paraId="47A83169" w14:textId="1A7C6413" w:rsidR="00FB3E1E" w:rsidRDefault="00FB3E1E"/>
    <w:p w14:paraId="3117DD4F" w14:textId="7B91E036" w:rsidR="00FB3E1E" w:rsidRDefault="00FB3E1E"/>
    <w:p w14:paraId="26536085" w14:textId="67AA8D2E" w:rsidR="00FB3E1E" w:rsidRDefault="00FB3E1E"/>
    <w:p w14:paraId="14F706C3" w14:textId="63CB33A4" w:rsidR="00FB3E1E" w:rsidRDefault="00FB3E1E"/>
    <w:p w14:paraId="0588FB64" w14:textId="7320D283" w:rsidR="00FB3E1E" w:rsidRDefault="00FB3E1E"/>
    <w:p w14:paraId="4D38EBB7" w14:textId="1BB7BCB3" w:rsidR="00FB3E1E" w:rsidRDefault="00FB3E1E"/>
    <w:p w14:paraId="72CEE41C" w14:textId="0611F226" w:rsidR="00FB3E1E" w:rsidRDefault="00FB3E1E"/>
    <w:p w14:paraId="79834589" w14:textId="77777777" w:rsidR="00FB3E1E" w:rsidRDefault="00FB3E1E"/>
    <w:p w14:paraId="6C44D693" w14:textId="61333707" w:rsidR="003A34BB" w:rsidRPr="00414BCB" w:rsidRDefault="00414BCB">
      <w:pPr>
        <w:rPr>
          <w:b/>
          <w:bCs/>
        </w:rPr>
      </w:pPr>
      <w:r w:rsidRPr="00414BCB">
        <w:rPr>
          <w:b/>
          <w:bCs/>
        </w:rPr>
        <w:lastRenderedPageBreak/>
        <w:t xml:space="preserve">Appendix - 1 </w:t>
      </w:r>
    </w:p>
    <w:p w14:paraId="2393865E" w14:textId="13973D2D" w:rsidR="003A34BB" w:rsidRPr="003A34BB" w:rsidRDefault="003A34BB">
      <w:pPr>
        <w:rPr>
          <w:b/>
          <w:bCs/>
        </w:rPr>
      </w:pPr>
      <w:r w:rsidRPr="003A34BB">
        <w:rPr>
          <w:b/>
          <w:bCs/>
        </w:rPr>
        <w:t>References</w:t>
      </w:r>
    </w:p>
    <w:p w14:paraId="7B4E2CB6" w14:textId="19919079" w:rsidR="007E21BE" w:rsidRPr="007E21BE" w:rsidRDefault="003A34BB" w:rsidP="007E21B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E21BE" w:rsidRPr="007E21BE">
        <w:rPr>
          <w:rFonts w:ascii="Calibri" w:hAnsi="Calibri" w:cs="Calibri"/>
          <w:noProof/>
          <w:szCs w:val="24"/>
        </w:rPr>
        <w:t>[1]</w:t>
      </w:r>
      <w:r w:rsidR="007E21BE" w:rsidRPr="007E21BE">
        <w:rPr>
          <w:rFonts w:ascii="Calibri" w:hAnsi="Calibri" w:cs="Calibri"/>
          <w:noProof/>
          <w:szCs w:val="24"/>
        </w:rPr>
        <w:tab/>
        <w:t xml:space="preserve">M. Raible, “What the Heck is OAuth? | Okta Developer,” </w:t>
      </w:r>
      <w:r w:rsidR="007E21BE" w:rsidRPr="007E21BE">
        <w:rPr>
          <w:rFonts w:ascii="Calibri" w:hAnsi="Calibri" w:cs="Calibri"/>
          <w:i/>
          <w:iCs/>
          <w:noProof/>
          <w:szCs w:val="24"/>
        </w:rPr>
        <w:t>Okta</w:t>
      </w:r>
      <w:r w:rsidR="007E21BE" w:rsidRPr="007E21BE">
        <w:rPr>
          <w:rFonts w:ascii="Calibri" w:hAnsi="Calibri" w:cs="Calibri"/>
          <w:noProof/>
          <w:szCs w:val="24"/>
        </w:rPr>
        <w:t>, 2017. https://developer.okta.com/blog/2017/06/21/what-the-heck-is-oauth#why-oauth (accessed May 04, 2022).</w:t>
      </w:r>
    </w:p>
    <w:p w14:paraId="01164DDD" w14:textId="77777777" w:rsidR="007E21BE" w:rsidRPr="007E21BE" w:rsidRDefault="007E21BE" w:rsidP="007E21BE">
      <w:pPr>
        <w:widowControl w:val="0"/>
        <w:autoSpaceDE w:val="0"/>
        <w:autoSpaceDN w:val="0"/>
        <w:adjustRightInd w:val="0"/>
        <w:spacing w:line="240" w:lineRule="auto"/>
        <w:ind w:left="640" w:hanging="640"/>
        <w:rPr>
          <w:rFonts w:ascii="Calibri" w:hAnsi="Calibri" w:cs="Calibri"/>
          <w:noProof/>
          <w:szCs w:val="24"/>
        </w:rPr>
      </w:pPr>
      <w:r w:rsidRPr="007E21BE">
        <w:rPr>
          <w:rFonts w:ascii="Calibri" w:hAnsi="Calibri" w:cs="Calibri"/>
          <w:noProof/>
          <w:szCs w:val="24"/>
        </w:rPr>
        <w:t>[2]</w:t>
      </w:r>
      <w:r w:rsidRPr="007E21BE">
        <w:rPr>
          <w:rFonts w:ascii="Calibri" w:hAnsi="Calibri" w:cs="Calibri"/>
          <w:noProof/>
          <w:szCs w:val="24"/>
        </w:rPr>
        <w:tab/>
        <w:t>G. C. Kessler, “PASSWORDS — STRENGTHS AND WEAKNESSES,” 1996.</w:t>
      </w:r>
    </w:p>
    <w:p w14:paraId="4FB5C19E" w14:textId="77777777" w:rsidR="007E21BE" w:rsidRPr="007E21BE" w:rsidRDefault="007E21BE" w:rsidP="007E21BE">
      <w:pPr>
        <w:widowControl w:val="0"/>
        <w:autoSpaceDE w:val="0"/>
        <w:autoSpaceDN w:val="0"/>
        <w:adjustRightInd w:val="0"/>
        <w:spacing w:line="240" w:lineRule="auto"/>
        <w:ind w:left="640" w:hanging="640"/>
        <w:rPr>
          <w:rFonts w:ascii="Calibri" w:hAnsi="Calibri" w:cs="Calibri"/>
          <w:noProof/>
          <w:szCs w:val="24"/>
        </w:rPr>
      </w:pPr>
      <w:r w:rsidRPr="007E21BE">
        <w:rPr>
          <w:rFonts w:ascii="Calibri" w:hAnsi="Calibri" w:cs="Calibri"/>
          <w:noProof/>
          <w:szCs w:val="24"/>
        </w:rPr>
        <w:t>[3]</w:t>
      </w:r>
      <w:r w:rsidRPr="007E21BE">
        <w:rPr>
          <w:rFonts w:ascii="Calibri" w:hAnsi="Calibri" w:cs="Calibri"/>
          <w:noProof/>
          <w:szCs w:val="24"/>
        </w:rPr>
        <w:tab/>
        <w:t xml:space="preserve">H. Andrew, </w:t>
      </w:r>
      <w:r w:rsidRPr="007E21BE">
        <w:rPr>
          <w:rFonts w:ascii="Calibri" w:hAnsi="Calibri" w:cs="Calibri"/>
          <w:i/>
          <w:iCs/>
          <w:noProof/>
          <w:szCs w:val="24"/>
        </w:rPr>
        <w:t>Web Application Security - Exploitation and Countermeasures for Modern Web Applications</w:t>
      </w:r>
      <w:r w:rsidRPr="007E21BE">
        <w:rPr>
          <w:rFonts w:ascii="Calibri" w:hAnsi="Calibri" w:cs="Calibri"/>
          <w:noProof/>
          <w:szCs w:val="24"/>
        </w:rPr>
        <w:t>. O’Reilly, 2020.</w:t>
      </w:r>
    </w:p>
    <w:p w14:paraId="0AD1BC4B" w14:textId="77777777" w:rsidR="007E21BE" w:rsidRPr="007E21BE" w:rsidRDefault="007E21BE" w:rsidP="007E21BE">
      <w:pPr>
        <w:widowControl w:val="0"/>
        <w:autoSpaceDE w:val="0"/>
        <w:autoSpaceDN w:val="0"/>
        <w:adjustRightInd w:val="0"/>
        <w:spacing w:line="240" w:lineRule="auto"/>
        <w:ind w:left="640" w:hanging="640"/>
        <w:rPr>
          <w:rFonts w:ascii="Calibri" w:hAnsi="Calibri" w:cs="Calibri"/>
          <w:noProof/>
          <w:szCs w:val="24"/>
        </w:rPr>
      </w:pPr>
      <w:r w:rsidRPr="007E21BE">
        <w:rPr>
          <w:rFonts w:ascii="Calibri" w:hAnsi="Calibri" w:cs="Calibri"/>
          <w:noProof/>
          <w:szCs w:val="24"/>
        </w:rPr>
        <w:t>[4]</w:t>
      </w:r>
      <w:r w:rsidRPr="007E21BE">
        <w:rPr>
          <w:rFonts w:ascii="Calibri" w:hAnsi="Calibri" w:cs="Calibri"/>
          <w:noProof/>
          <w:szCs w:val="24"/>
        </w:rPr>
        <w:tab/>
        <w:t>E. Hammer-Lahav, “Introduction — OAuth,” Nov. 05, 2007. https://oauth.net/about/introduction/ (accessed Apr. 26, 2022).</w:t>
      </w:r>
    </w:p>
    <w:p w14:paraId="2B314BC9" w14:textId="77777777" w:rsidR="007E21BE" w:rsidRPr="007E21BE" w:rsidRDefault="007E21BE" w:rsidP="007E21BE">
      <w:pPr>
        <w:widowControl w:val="0"/>
        <w:autoSpaceDE w:val="0"/>
        <w:autoSpaceDN w:val="0"/>
        <w:adjustRightInd w:val="0"/>
        <w:spacing w:line="240" w:lineRule="auto"/>
        <w:ind w:left="640" w:hanging="640"/>
        <w:rPr>
          <w:rFonts w:ascii="Calibri" w:hAnsi="Calibri" w:cs="Calibri"/>
          <w:noProof/>
          <w:szCs w:val="24"/>
        </w:rPr>
      </w:pPr>
      <w:r w:rsidRPr="007E21BE">
        <w:rPr>
          <w:rFonts w:ascii="Calibri" w:hAnsi="Calibri" w:cs="Calibri"/>
          <w:noProof/>
          <w:szCs w:val="24"/>
        </w:rPr>
        <w:t>[5]</w:t>
      </w:r>
      <w:r w:rsidRPr="007E21BE">
        <w:rPr>
          <w:rFonts w:ascii="Calibri" w:hAnsi="Calibri" w:cs="Calibri"/>
          <w:noProof/>
          <w:szCs w:val="24"/>
        </w:rPr>
        <w:tab/>
        <w:t>B. Gorman, “Why Your Organization Should be Using OAUTH 2.0,” 2019. https://www.clowder.com/post/why-your-organization-should-be-using-oauth-2.0 (accessed May 04, 2022).</w:t>
      </w:r>
    </w:p>
    <w:p w14:paraId="1D351CE3" w14:textId="77777777" w:rsidR="007E21BE" w:rsidRPr="007E21BE" w:rsidRDefault="007E21BE" w:rsidP="007E21BE">
      <w:pPr>
        <w:widowControl w:val="0"/>
        <w:autoSpaceDE w:val="0"/>
        <w:autoSpaceDN w:val="0"/>
        <w:adjustRightInd w:val="0"/>
        <w:spacing w:line="240" w:lineRule="auto"/>
        <w:ind w:left="640" w:hanging="640"/>
        <w:rPr>
          <w:rFonts w:ascii="Calibri" w:hAnsi="Calibri" w:cs="Calibri"/>
          <w:noProof/>
          <w:szCs w:val="24"/>
        </w:rPr>
      </w:pPr>
      <w:r w:rsidRPr="007E21BE">
        <w:rPr>
          <w:rFonts w:ascii="Calibri" w:hAnsi="Calibri" w:cs="Calibri"/>
          <w:noProof/>
          <w:szCs w:val="24"/>
        </w:rPr>
        <w:t>[6]</w:t>
      </w:r>
      <w:r w:rsidRPr="007E21BE">
        <w:rPr>
          <w:rFonts w:ascii="Calibri" w:hAnsi="Calibri" w:cs="Calibri"/>
          <w:noProof/>
          <w:szCs w:val="24"/>
        </w:rPr>
        <w:tab/>
        <w:t>M. Anicas, “An Introduction to OAuth 2 | DigitalOcean,” 2014. https://www.digitalocean.com/community/tutorials/an-introduction-to-oauth-2 (accessed May 05, 2022).</w:t>
      </w:r>
    </w:p>
    <w:p w14:paraId="19A1F327" w14:textId="77777777" w:rsidR="007E21BE" w:rsidRPr="007E21BE" w:rsidRDefault="007E21BE" w:rsidP="007E21BE">
      <w:pPr>
        <w:widowControl w:val="0"/>
        <w:autoSpaceDE w:val="0"/>
        <w:autoSpaceDN w:val="0"/>
        <w:adjustRightInd w:val="0"/>
        <w:spacing w:line="240" w:lineRule="auto"/>
        <w:ind w:left="640" w:hanging="640"/>
        <w:rPr>
          <w:rFonts w:ascii="Calibri" w:hAnsi="Calibri" w:cs="Calibri"/>
          <w:noProof/>
        </w:rPr>
      </w:pPr>
      <w:r w:rsidRPr="007E21BE">
        <w:rPr>
          <w:rFonts w:ascii="Calibri" w:hAnsi="Calibri" w:cs="Calibri"/>
          <w:noProof/>
          <w:szCs w:val="24"/>
        </w:rPr>
        <w:t>[7]</w:t>
      </w:r>
      <w:r w:rsidRPr="007E21BE">
        <w:rPr>
          <w:rFonts w:ascii="Calibri" w:hAnsi="Calibri" w:cs="Calibri"/>
          <w:noProof/>
          <w:szCs w:val="24"/>
        </w:rPr>
        <w:tab/>
        <w:t>“Confidential and Public Clients - OAuth 2.0.” https://oauth.net/2/client-types/ (accessed May 05, 2022).</w:t>
      </w:r>
    </w:p>
    <w:p w14:paraId="2C12B281" w14:textId="2AC1ACCB" w:rsidR="003A34BB" w:rsidRDefault="003A34BB">
      <w:r>
        <w:fldChar w:fldCharType="end"/>
      </w:r>
    </w:p>
    <w:p w14:paraId="671E7A42" w14:textId="2BE44410" w:rsidR="00414BCB" w:rsidRDefault="00414BCB">
      <w:r>
        <w:br w:type="page"/>
      </w:r>
    </w:p>
    <w:p w14:paraId="6F13D48E" w14:textId="4E927B3A" w:rsidR="003A34BB" w:rsidRPr="00414BCB" w:rsidRDefault="00414BCB">
      <w:pPr>
        <w:rPr>
          <w:b/>
          <w:bCs/>
        </w:rPr>
      </w:pPr>
      <w:r w:rsidRPr="00414BCB">
        <w:rPr>
          <w:b/>
          <w:bCs/>
        </w:rPr>
        <w:lastRenderedPageBreak/>
        <w:t xml:space="preserve">Appendix - 2 </w:t>
      </w:r>
    </w:p>
    <w:p w14:paraId="59873067" w14:textId="14029F63" w:rsidR="003A34BB" w:rsidRPr="002840C0" w:rsidRDefault="002840C0">
      <w:pPr>
        <w:rPr>
          <w:b/>
          <w:bCs/>
        </w:rPr>
      </w:pPr>
      <w:proofErr w:type="spellStart"/>
      <w:r w:rsidRPr="002840C0">
        <w:rPr>
          <w:b/>
          <w:bCs/>
        </w:rPr>
        <w:t>Index.php</w:t>
      </w:r>
      <w:proofErr w:type="spellEnd"/>
    </w:p>
    <w:p w14:paraId="21DE8F6B" w14:textId="77777777" w:rsidR="002840C0" w:rsidRDefault="002840C0" w:rsidP="002840C0">
      <w:r>
        <w:t>&lt;?</w:t>
      </w:r>
      <w:proofErr w:type="spellStart"/>
      <w:r>
        <w:t>php</w:t>
      </w:r>
      <w:proofErr w:type="spellEnd"/>
      <w:r>
        <w:t xml:space="preserve">     </w:t>
      </w:r>
    </w:p>
    <w:p w14:paraId="7230C406" w14:textId="77777777" w:rsidR="002840C0" w:rsidRDefault="002840C0" w:rsidP="002840C0">
      <w:r>
        <w:t xml:space="preserve">// Include database configuration file </w:t>
      </w:r>
    </w:p>
    <w:p w14:paraId="53DD174F" w14:textId="77777777" w:rsidR="002840C0" w:rsidRDefault="002840C0" w:rsidP="002840C0">
      <w:proofErr w:type="spellStart"/>
      <w:r>
        <w:t>require_once</w:t>
      </w:r>
      <w:proofErr w:type="spellEnd"/>
      <w:r>
        <w:t xml:space="preserve"> '</w:t>
      </w:r>
      <w:proofErr w:type="spellStart"/>
      <w:r>
        <w:t>dbConfig.php</w:t>
      </w:r>
      <w:proofErr w:type="spellEnd"/>
      <w:proofErr w:type="gramStart"/>
      <w:r>
        <w:t>';</w:t>
      </w:r>
      <w:proofErr w:type="gramEnd"/>
      <w:r>
        <w:t xml:space="preserve"> </w:t>
      </w:r>
    </w:p>
    <w:p w14:paraId="63D418B9" w14:textId="77777777" w:rsidR="002840C0" w:rsidRDefault="002840C0" w:rsidP="002840C0">
      <w:r>
        <w:t xml:space="preserve"> </w:t>
      </w:r>
    </w:p>
    <w:p w14:paraId="5AC5680B" w14:textId="77777777" w:rsidR="002840C0" w:rsidRDefault="002840C0" w:rsidP="002840C0">
      <w:r>
        <w:t>$</w:t>
      </w:r>
      <w:proofErr w:type="spellStart"/>
      <w:r>
        <w:t>status_msg</w:t>
      </w:r>
      <w:proofErr w:type="spellEnd"/>
      <w:r>
        <w:t xml:space="preserve"> = $</w:t>
      </w:r>
      <w:proofErr w:type="spellStart"/>
      <w:r>
        <w:t>valueErr</w:t>
      </w:r>
      <w:proofErr w:type="spellEnd"/>
      <w:r>
        <w:t xml:space="preserve"> = '</w:t>
      </w:r>
      <w:proofErr w:type="gramStart"/>
      <w:r>
        <w:t>';</w:t>
      </w:r>
      <w:proofErr w:type="gramEnd"/>
      <w:r>
        <w:t xml:space="preserve"> </w:t>
      </w:r>
    </w:p>
    <w:p w14:paraId="62354AFB" w14:textId="77777777" w:rsidR="002840C0" w:rsidRDefault="002840C0" w:rsidP="002840C0">
      <w:r>
        <w:t>$status = 'danger</w:t>
      </w:r>
      <w:proofErr w:type="gramStart"/>
      <w:r>
        <w:t>';</w:t>
      </w:r>
      <w:proofErr w:type="gramEnd"/>
      <w:r>
        <w:t xml:space="preserve"> </w:t>
      </w:r>
    </w:p>
    <w:p w14:paraId="318A68FC" w14:textId="77777777" w:rsidR="002840C0" w:rsidRDefault="002840C0" w:rsidP="002840C0">
      <w:r>
        <w:t xml:space="preserve"> </w:t>
      </w:r>
    </w:p>
    <w:p w14:paraId="25EA514F" w14:textId="77777777" w:rsidR="002840C0" w:rsidRDefault="002840C0" w:rsidP="002840C0">
      <w:r>
        <w:t xml:space="preserve">// If the form is submitted </w:t>
      </w:r>
    </w:p>
    <w:p w14:paraId="293DFB4C" w14:textId="77777777" w:rsidR="002840C0" w:rsidRDefault="002840C0" w:rsidP="002840C0">
      <w:r>
        <w:t>if(</w:t>
      </w:r>
      <w:proofErr w:type="spellStart"/>
      <w:r>
        <w:t>isset</w:t>
      </w:r>
      <w:proofErr w:type="spellEnd"/>
      <w:r>
        <w:t>($_POST['submit']</w:t>
      </w:r>
      <w:proofErr w:type="gramStart"/>
      <w:r>
        <w:t>)){</w:t>
      </w:r>
      <w:proofErr w:type="gramEnd"/>
      <w:r>
        <w:t xml:space="preserve"> </w:t>
      </w:r>
    </w:p>
    <w:p w14:paraId="49DE63E8" w14:textId="77777777" w:rsidR="002840C0" w:rsidRDefault="002840C0" w:rsidP="002840C0">
      <w:r>
        <w:t xml:space="preserve">     </w:t>
      </w:r>
    </w:p>
    <w:p w14:paraId="73AB9831" w14:textId="77777777" w:rsidR="002840C0" w:rsidRDefault="002840C0" w:rsidP="002840C0">
      <w:r>
        <w:t xml:space="preserve">    // Form input field validation</w:t>
      </w:r>
    </w:p>
    <w:p w14:paraId="18FA72A2" w14:textId="77777777" w:rsidR="002840C0" w:rsidRDefault="002840C0" w:rsidP="002840C0">
      <w:r>
        <w:t xml:space="preserve">    if(empty($_FILES["file</w:t>
      </w:r>
      <w:proofErr w:type="gramStart"/>
      <w:r>
        <w:t>"][</w:t>
      </w:r>
      <w:proofErr w:type="gramEnd"/>
      <w:r>
        <w:t xml:space="preserve">"name"])){ </w:t>
      </w:r>
    </w:p>
    <w:p w14:paraId="5B0C7ACE" w14:textId="77777777" w:rsidR="002840C0" w:rsidRDefault="002840C0" w:rsidP="002840C0">
      <w:r>
        <w:t xml:space="preserve">        $</w:t>
      </w:r>
      <w:proofErr w:type="spellStart"/>
      <w:proofErr w:type="gramStart"/>
      <w:r>
        <w:t>valueErr</w:t>
      </w:r>
      <w:proofErr w:type="spellEnd"/>
      <w:r>
        <w:t xml:space="preserve"> .</w:t>
      </w:r>
      <w:proofErr w:type="gramEnd"/>
      <w:r>
        <w:t>= 'Please select a file to upload to google drive.&lt;</w:t>
      </w:r>
      <w:proofErr w:type="spellStart"/>
      <w:r>
        <w:t>br</w:t>
      </w:r>
      <w:proofErr w:type="spellEnd"/>
      <w:r>
        <w:t xml:space="preserve">/&gt;'; </w:t>
      </w:r>
    </w:p>
    <w:p w14:paraId="08D01565" w14:textId="77777777" w:rsidR="002840C0" w:rsidRDefault="002840C0" w:rsidP="002840C0">
      <w:r>
        <w:t xml:space="preserve">    } </w:t>
      </w:r>
    </w:p>
    <w:p w14:paraId="31D16E07" w14:textId="77777777" w:rsidR="002840C0" w:rsidRDefault="002840C0" w:rsidP="002840C0">
      <w:r>
        <w:t xml:space="preserve">     </w:t>
      </w:r>
    </w:p>
    <w:p w14:paraId="4A76CE12" w14:textId="77777777" w:rsidR="002840C0" w:rsidRDefault="002840C0" w:rsidP="002840C0">
      <w:r>
        <w:t xml:space="preserve">    // generate error if input is empty </w:t>
      </w:r>
    </w:p>
    <w:p w14:paraId="4ACC65F9" w14:textId="77777777" w:rsidR="002840C0" w:rsidRDefault="002840C0" w:rsidP="002840C0">
      <w:r>
        <w:t xml:space="preserve">    if(empty($</w:t>
      </w:r>
      <w:proofErr w:type="spellStart"/>
      <w:r>
        <w:t>valueErr</w:t>
      </w:r>
      <w:proofErr w:type="spellEnd"/>
      <w:proofErr w:type="gramStart"/>
      <w:r>
        <w:t>)){</w:t>
      </w:r>
      <w:proofErr w:type="gramEnd"/>
      <w:r>
        <w:t xml:space="preserve"> </w:t>
      </w:r>
    </w:p>
    <w:p w14:paraId="1E70EEB4" w14:textId="77777777" w:rsidR="002840C0" w:rsidRDefault="002840C0" w:rsidP="002840C0">
      <w:r>
        <w:t xml:space="preserve">        $</w:t>
      </w:r>
      <w:proofErr w:type="spellStart"/>
      <w:r>
        <w:t>trgt_dir</w:t>
      </w:r>
      <w:proofErr w:type="spellEnd"/>
      <w:r>
        <w:t xml:space="preserve"> = "uploads/</w:t>
      </w:r>
      <w:proofErr w:type="gramStart"/>
      <w:r>
        <w:t>";</w:t>
      </w:r>
      <w:proofErr w:type="gramEnd"/>
      <w:r>
        <w:t xml:space="preserve"> </w:t>
      </w:r>
    </w:p>
    <w:p w14:paraId="6D8242C9" w14:textId="77777777" w:rsidR="002840C0" w:rsidRDefault="002840C0" w:rsidP="002840C0">
      <w:r>
        <w:t xml:space="preserve">        $</w:t>
      </w:r>
      <w:proofErr w:type="spellStart"/>
      <w:r>
        <w:t>file_name</w:t>
      </w:r>
      <w:proofErr w:type="spellEnd"/>
      <w:r>
        <w:t xml:space="preserve"> = </w:t>
      </w:r>
      <w:proofErr w:type="spellStart"/>
      <w:r>
        <w:t>basename</w:t>
      </w:r>
      <w:proofErr w:type="spellEnd"/>
      <w:r>
        <w:t>($_FILES["file</w:t>
      </w:r>
      <w:proofErr w:type="gramStart"/>
      <w:r>
        <w:t>"][</w:t>
      </w:r>
      <w:proofErr w:type="gramEnd"/>
      <w:r>
        <w:t xml:space="preserve">"name"]); </w:t>
      </w:r>
    </w:p>
    <w:p w14:paraId="3948F93A" w14:textId="77777777" w:rsidR="002840C0" w:rsidRDefault="002840C0" w:rsidP="002840C0">
      <w:r>
        <w:t xml:space="preserve">        $</w:t>
      </w:r>
      <w:proofErr w:type="spellStart"/>
      <w:r>
        <w:t>targetFilePath</w:t>
      </w:r>
      <w:proofErr w:type="spellEnd"/>
      <w:r>
        <w:t xml:space="preserve"> = $</w:t>
      </w:r>
      <w:proofErr w:type="spellStart"/>
      <w:r>
        <w:t>trgt_</w:t>
      </w:r>
      <w:proofErr w:type="gramStart"/>
      <w:r>
        <w:t>dir</w:t>
      </w:r>
      <w:proofErr w:type="spellEnd"/>
      <w:r>
        <w:t xml:space="preserve"> .</w:t>
      </w:r>
      <w:proofErr w:type="gramEnd"/>
      <w:r>
        <w:t xml:space="preserve"> $</w:t>
      </w:r>
      <w:proofErr w:type="spellStart"/>
      <w:r>
        <w:t>file_</w:t>
      </w:r>
      <w:proofErr w:type="gramStart"/>
      <w:r>
        <w:t>name</w:t>
      </w:r>
      <w:proofErr w:type="spellEnd"/>
      <w:r>
        <w:t>;</w:t>
      </w:r>
      <w:proofErr w:type="gramEnd"/>
      <w:r>
        <w:t xml:space="preserve"> </w:t>
      </w:r>
    </w:p>
    <w:p w14:paraId="3F8E089A" w14:textId="77777777" w:rsidR="002840C0" w:rsidRDefault="002840C0" w:rsidP="002840C0">
      <w:r>
        <w:t xml:space="preserve">         </w:t>
      </w:r>
    </w:p>
    <w:p w14:paraId="46ECD051" w14:textId="77777777" w:rsidR="002840C0" w:rsidRDefault="002840C0" w:rsidP="002840C0">
      <w:r>
        <w:t xml:space="preserve">        // storing file to be uploaded </w:t>
      </w:r>
    </w:p>
    <w:p w14:paraId="06007B23" w14:textId="77777777" w:rsidR="002840C0" w:rsidRDefault="002840C0" w:rsidP="002840C0">
      <w:r>
        <w:t xml:space="preserve">        if(</w:t>
      </w:r>
      <w:proofErr w:type="spellStart"/>
      <w:r>
        <w:t>move_uploaded_file</w:t>
      </w:r>
      <w:proofErr w:type="spellEnd"/>
      <w:r>
        <w:t>($_FILES["file</w:t>
      </w:r>
      <w:proofErr w:type="gramStart"/>
      <w:r>
        <w:t>"][</w:t>
      </w:r>
      <w:proofErr w:type="gramEnd"/>
      <w:r>
        <w:t>"</w:t>
      </w:r>
      <w:proofErr w:type="spellStart"/>
      <w:r>
        <w:t>tmp_name</w:t>
      </w:r>
      <w:proofErr w:type="spellEnd"/>
      <w:r>
        <w:t>"], $</w:t>
      </w:r>
      <w:proofErr w:type="spellStart"/>
      <w:r>
        <w:t>targetFilePath</w:t>
      </w:r>
      <w:proofErr w:type="spellEnd"/>
      <w:r>
        <w:t xml:space="preserve">)){ </w:t>
      </w:r>
    </w:p>
    <w:p w14:paraId="5B809AAC" w14:textId="77777777" w:rsidR="002840C0" w:rsidRDefault="002840C0" w:rsidP="002840C0">
      <w:r>
        <w:t xml:space="preserve">             </w:t>
      </w:r>
    </w:p>
    <w:p w14:paraId="6FBA91B9" w14:textId="77777777" w:rsidR="002840C0" w:rsidRDefault="002840C0" w:rsidP="002840C0">
      <w:r>
        <w:t xml:space="preserve">            // storing file ID and info to the database</w:t>
      </w:r>
    </w:p>
    <w:p w14:paraId="63754CDB" w14:textId="77777777" w:rsidR="002840C0" w:rsidRDefault="002840C0" w:rsidP="002840C0">
      <w:r>
        <w:t xml:space="preserve">            //for reference</w:t>
      </w:r>
    </w:p>
    <w:p w14:paraId="26126811" w14:textId="77777777" w:rsidR="002840C0" w:rsidRDefault="002840C0" w:rsidP="002840C0">
      <w:r>
        <w:t xml:space="preserve">            $</w:t>
      </w:r>
      <w:proofErr w:type="spellStart"/>
      <w:r>
        <w:t>sqlquery</w:t>
      </w:r>
      <w:proofErr w:type="spellEnd"/>
      <w:r>
        <w:t xml:space="preserve"> = "INSERT INTO </w:t>
      </w:r>
      <w:proofErr w:type="spellStart"/>
      <w:r>
        <w:t>drive_files</w:t>
      </w:r>
      <w:proofErr w:type="spellEnd"/>
      <w:r>
        <w:t xml:space="preserve"> (</w:t>
      </w:r>
      <w:proofErr w:type="spellStart"/>
      <w:r>
        <w:t>file_</w:t>
      </w:r>
      <w:proofErr w:type="gramStart"/>
      <w:r>
        <w:t>name,created</w:t>
      </w:r>
      <w:proofErr w:type="spellEnd"/>
      <w:proofErr w:type="gramEnd"/>
      <w:r>
        <w:t xml:space="preserve">) VALUES (?,NOW())"; </w:t>
      </w:r>
    </w:p>
    <w:p w14:paraId="2B2F2D58" w14:textId="77777777" w:rsidR="002840C0" w:rsidRDefault="002840C0" w:rsidP="002840C0">
      <w:r>
        <w:lastRenderedPageBreak/>
        <w:t xml:space="preserve">            $statement = $</w:t>
      </w:r>
      <w:proofErr w:type="spellStart"/>
      <w:r>
        <w:t>dbconn</w:t>
      </w:r>
      <w:proofErr w:type="spellEnd"/>
      <w:r>
        <w:t>-&gt;prepare($</w:t>
      </w:r>
      <w:proofErr w:type="spellStart"/>
      <w:r>
        <w:t>sqlquery</w:t>
      </w:r>
      <w:proofErr w:type="spellEnd"/>
      <w:proofErr w:type="gramStart"/>
      <w:r>
        <w:t>);</w:t>
      </w:r>
      <w:proofErr w:type="gramEnd"/>
      <w:r>
        <w:t xml:space="preserve"> </w:t>
      </w:r>
    </w:p>
    <w:p w14:paraId="4BEB424A" w14:textId="77777777" w:rsidR="002840C0" w:rsidRDefault="002840C0" w:rsidP="002840C0">
      <w:r>
        <w:t xml:space="preserve">            $statement-&gt;</w:t>
      </w:r>
      <w:proofErr w:type="spellStart"/>
      <w:r>
        <w:t>bind_</w:t>
      </w:r>
      <w:proofErr w:type="gramStart"/>
      <w:r>
        <w:t>param</w:t>
      </w:r>
      <w:proofErr w:type="spellEnd"/>
      <w:r>
        <w:t>(</w:t>
      </w:r>
      <w:proofErr w:type="gramEnd"/>
      <w:r>
        <w:t>"s", $</w:t>
      </w:r>
      <w:proofErr w:type="spellStart"/>
      <w:r>
        <w:t>db_file_name</w:t>
      </w:r>
      <w:proofErr w:type="spellEnd"/>
      <w:r>
        <w:t xml:space="preserve">); </w:t>
      </w:r>
    </w:p>
    <w:p w14:paraId="1B5AE900" w14:textId="77777777" w:rsidR="002840C0" w:rsidRDefault="002840C0" w:rsidP="002840C0">
      <w:r>
        <w:t xml:space="preserve">            $</w:t>
      </w:r>
      <w:proofErr w:type="spellStart"/>
      <w:r>
        <w:t>db_file_name</w:t>
      </w:r>
      <w:proofErr w:type="spellEnd"/>
      <w:r>
        <w:t xml:space="preserve"> = $</w:t>
      </w:r>
      <w:proofErr w:type="spellStart"/>
      <w:r>
        <w:t>file_</w:t>
      </w:r>
      <w:proofErr w:type="gramStart"/>
      <w:r>
        <w:t>name</w:t>
      </w:r>
      <w:proofErr w:type="spellEnd"/>
      <w:r>
        <w:t>;</w:t>
      </w:r>
      <w:proofErr w:type="gramEnd"/>
      <w:r>
        <w:t xml:space="preserve"> </w:t>
      </w:r>
    </w:p>
    <w:p w14:paraId="09A96FDB" w14:textId="77777777" w:rsidR="002840C0" w:rsidRDefault="002840C0" w:rsidP="002840C0">
      <w:r>
        <w:t xml:space="preserve">            $insert = $statement-&gt;</w:t>
      </w:r>
      <w:proofErr w:type="gramStart"/>
      <w:r>
        <w:t>execute(</w:t>
      </w:r>
      <w:proofErr w:type="gramEnd"/>
      <w:r>
        <w:t xml:space="preserve">); </w:t>
      </w:r>
    </w:p>
    <w:p w14:paraId="4434E9A4" w14:textId="77777777" w:rsidR="002840C0" w:rsidRDefault="002840C0" w:rsidP="002840C0">
      <w:r>
        <w:t xml:space="preserve">             </w:t>
      </w:r>
    </w:p>
    <w:p w14:paraId="3CF4248D" w14:textId="77777777" w:rsidR="002840C0" w:rsidRDefault="002840C0" w:rsidP="002840C0">
      <w:r>
        <w:t xml:space="preserve">            if($</w:t>
      </w:r>
      <w:proofErr w:type="gramStart"/>
      <w:r>
        <w:t>insert){</w:t>
      </w:r>
      <w:proofErr w:type="gramEnd"/>
      <w:r>
        <w:t xml:space="preserve"> </w:t>
      </w:r>
    </w:p>
    <w:p w14:paraId="7D2B053E" w14:textId="77777777" w:rsidR="002840C0" w:rsidRDefault="002840C0" w:rsidP="002840C0">
      <w:r>
        <w:t xml:space="preserve">                $</w:t>
      </w:r>
      <w:proofErr w:type="spellStart"/>
      <w:r>
        <w:t>file_id</w:t>
      </w:r>
      <w:proofErr w:type="spellEnd"/>
      <w:r>
        <w:t xml:space="preserve"> = $statement-&gt;</w:t>
      </w:r>
      <w:proofErr w:type="spellStart"/>
      <w:r>
        <w:t>insert_</w:t>
      </w:r>
      <w:proofErr w:type="gramStart"/>
      <w:r>
        <w:t>id</w:t>
      </w:r>
      <w:proofErr w:type="spellEnd"/>
      <w:r>
        <w:t>;</w:t>
      </w:r>
      <w:proofErr w:type="gramEnd"/>
      <w:r>
        <w:t xml:space="preserve"> </w:t>
      </w:r>
    </w:p>
    <w:p w14:paraId="76751B6C" w14:textId="77777777" w:rsidR="002840C0" w:rsidRDefault="002840C0" w:rsidP="002840C0">
      <w:r>
        <w:t xml:space="preserve">                 </w:t>
      </w:r>
    </w:p>
    <w:p w14:paraId="05AA00D7" w14:textId="77777777" w:rsidR="002840C0" w:rsidRDefault="002840C0" w:rsidP="002840C0">
      <w:r>
        <w:t xml:space="preserve">                // Store DB reference ID of file in SESSION </w:t>
      </w:r>
    </w:p>
    <w:p w14:paraId="65EEDC4B" w14:textId="77777777" w:rsidR="002840C0" w:rsidRDefault="002840C0" w:rsidP="002840C0">
      <w:r>
        <w:t xml:space="preserve">                $_SESSION['</w:t>
      </w:r>
      <w:proofErr w:type="spellStart"/>
      <w:r>
        <w:t>last_file_id</w:t>
      </w:r>
      <w:proofErr w:type="spellEnd"/>
      <w:r>
        <w:t>'] = $</w:t>
      </w:r>
      <w:proofErr w:type="spellStart"/>
      <w:r>
        <w:t>file_</w:t>
      </w:r>
      <w:proofErr w:type="gramStart"/>
      <w:r>
        <w:t>id</w:t>
      </w:r>
      <w:proofErr w:type="spellEnd"/>
      <w:r>
        <w:t>;</w:t>
      </w:r>
      <w:proofErr w:type="gramEnd"/>
      <w:r>
        <w:t xml:space="preserve"> </w:t>
      </w:r>
    </w:p>
    <w:p w14:paraId="17861F30" w14:textId="77777777" w:rsidR="002840C0" w:rsidRDefault="002840C0" w:rsidP="002840C0">
      <w:r>
        <w:t xml:space="preserve">                 </w:t>
      </w:r>
    </w:p>
    <w:p w14:paraId="0F67242C" w14:textId="77777777" w:rsidR="002840C0" w:rsidRDefault="002840C0" w:rsidP="002840C0">
      <w:r>
        <w:t xml:space="preserve">                </w:t>
      </w:r>
      <w:proofErr w:type="gramStart"/>
      <w:r>
        <w:t>header(</w:t>
      </w:r>
      <w:proofErr w:type="gramEnd"/>
      <w:r>
        <w:t>"Location: $</w:t>
      </w:r>
      <w:proofErr w:type="spellStart"/>
      <w:r>
        <w:t>OauthURL</w:t>
      </w:r>
      <w:proofErr w:type="spellEnd"/>
      <w:r>
        <w:t xml:space="preserve">"); </w:t>
      </w:r>
    </w:p>
    <w:p w14:paraId="02E35426" w14:textId="77777777" w:rsidR="002840C0" w:rsidRDefault="002840C0" w:rsidP="002840C0">
      <w:r>
        <w:t xml:space="preserve">                </w:t>
      </w:r>
      <w:proofErr w:type="gramStart"/>
      <w:r>
        <w:t>exit(</w:t>
      </w:r>
      <w:proofErr w:type="gramEnd"/>
      <w:r>
        <w:t xml:space="preserve">); </w:t>
      </w:r>
    </w:p>
    <w:p w14:paraId="661FF711" w14:textId="77777777" w:rsidR="002840C0" w:rsidRDefault="002840C0" w:rsidP="002840C0">
      <w:r>
        <w:t xml:space="preserve">            </w:t>
      </w:r>
      <w:proofErr w:type="gramStart"/>
      <w:r>
        <w:t>}else</w:t>
      </w:r>
      <w:proofErr w:type="gramEnd"/>
      <w:r>
        <w:t xml:space="preserve">{ </w:t>
      </w:r>
    </w:p>
    <w:p w14:paraId="73562908" w14:textId="77777777" w:rsidR="002840C0" w:rsidRDefault="002840C0" w:rsidP="002840C0">
      <w:r>
        <w:t xml:space="preserve">                $</w:t>
      </w:r>
      <w:proofErr w:type="spellStart"/>
      <w:r>
        <w:t>status_msg</w:t>
      </w:r>
      <w:proofErr w:type="spellEnd"/>
      <w:r>
        <w:t xml:space="preserve"> = '</w:t>
      </w:r>
      <w:proofErr w:type="spellStart"/>
      <w:r>
        <w:t>connecitivty</w:t>
      </w:r>
      <w:proofErr w:type="spellEnd"/>
      <w:r>
        <w:t xml:space="preserve"> was not initialized successfully.</w:t>
      </w:r>
      <w:proofErr w:type="gramStart"/>
      <w:r>
        <w:t>';</w:t>
      </w:r>
      <w:proofErr w:type="gramEnd"/>
      <w:r>
        <w:t xml:space="preserve"> </w:t>
      </w:r>
    </w:p>
    <w:p w14:paraId="4B71114A" w14:textId="77777777" w:rsidR="002840C0" w:rsidRDefault="002840C0" w:rsidP="002840C0">
      <w:r>
        <w:t xml:space="preserve">            } </w:t>
      </w:r>
    </w:p>
    <w:p w14:paraId="4BB1279D" w14:textId="77777777" w:rsidR="002840C0" w:rsidRDefault="002840C0" w:rsidP="002840C0">
      <w:r>
        <w:t xml:space="preserve">        </w:t>
      </w:r>
      <w:proofErr w:type="gramStart"/>
      <w:r>
        <w:t>}else</w:t>
      </w:r>
      <w:proofErr w:type="gramEnd"/>
      <w:r>
        <w:t xml:space="preserve">{ </w:t>
      </w:r>
    </w:p>
    <w:p w14:paraId="664982CE" w14:textId="77777777" w:rsidR="002840C0" w:rsidRDefault="002840C0" w:rsidP="002840C0">
      <w:r>
        <w:t xml:space="preserve">            $</w:t>
      </w:r>
      <w:proofErr w:type="spellStart"/>
      <w:r>
        <w:t>status_msg</w:t>
      </w:r>
      <w:proofErr w:type="spellEnd"/>
      <w:r>
        <w:t xml:space="preserve"> = 'file upload failed. please contact system administrator</w:t>
      </w:r>
      <w:proofErr w:type="gramStart"/>
      <w:r>
        <w:t>';</w:t>
      </w:r>
      <w:proofErr w:type="gramEnd"/>
      <w:r>
        <w:t xml:space="preserve"> </w:t>
      </w:r>
    </w:p>
    <w:p w14:paraId="2D2C11B2" w14:textId="77777777" w:rsidR="002840C0" w:rsidRDefault="002840C0" w:rsidP="002840C0">
      <w:r>
        <w:t xml:space="preserve">        } </w:t>
      </w:r>
    </w:p>
    <w:p w14:paraId="0EAFB2FB" w14:textId="77777777" w:rsidR="002840C0" w:rsidRDefault="002840C0" w:rsidP="002840C0">
      <w:r>
        <w:t xml:space="preserve">    </w:t>
      </w:r>
      <w:proofErr w:type="gramStart"/>
      <w:r>
        <w:t>}else</w:t>
      </w:r>
      <w:proofErr w:type="gramEnd"/>
      <w:r>
        <w:t xml:space="preserve">{ </w:t>
      </w:r>
    </w:p>
    <w:p w14:paraId="05720E72" w14:textId="77777777" w:rsidR="002840C0" w:rsidRDefault="002840C0" w:rsidP="002840C0">
      <w:r>
        <w:t xml:space="preserve">        $</w:t>
      </w:r>
      <w:proofErr w:type="spellStart"/>
      <w:r>
        <w:t>status_msg</w:t>
      </w:r>
      <w:proofErr w:type="spellEnd"/>
      <w:r>
        <w:t xml:space="preserve"> = '&lt;p&gt;A file must be selected to be uploaded:&lt;/p&gt;</w:t>
      </w:r>
      <w:proofErr w:type="gramStart"/>
      <w:r>
        <w:t>'.trim</w:t>
      </w:r>
      <w:proofErr w:type="gramEnd"/>
      <w:r>
        <w:t>($</w:t>
      </w:r>
      <w:proofErr w:type="spellStart"/>
      <w:r>
        <w:t>valueErr</w:t>
      </w:r>
      <w:proofErr w:type="spellEnd"/>
      <w:r>
        <w:t>, '&lt;</w:t>
      </w:r>
      <w:proofErr w:type="spellStart"/>
      <w:r>
        <w:t>br</w:t>
      </w:r>
      <w:proofErr w:type="spellEnd"/>
      <w:r>
        <w:t xml:space="preserve">/&gt;'); </w:t>
      </w:r>
    </w:p>
    <w:p w14:paraId="03A0D4EE" w14:textId="77777777" w:rsidR="002840C0" w:rsidRDefault="002840C0" w:rsidP="002840C0">
      <w:r>
        <w:t xml:space="preserve">    } </w:t>
      </w:r>
    </w:p>
    <w:p w14:paraId="4C1553B3" w14:textId="77777777" w:rsidR="002840C0" w:rsidRDefault="002840C0" w:rsidP="002840C0">
      <w:proofErr w:type="gramStart"/>
      <w:r>
        <w:t>}else</w:t>
      </w:r>
      <w:proofErr w:type="gramEnd"/>
      <w:r>
        <w:t xml:space="preserve">{ </w:t>
      </w:r>
    </w:p>
    <w:p w14:paraId="6938DE6E" w14:textId="77777777" w:rsidR="002840C0" w:rsidRDefault="002840C0" w:rsidP="002840C0">
      <w:r>
        <w:t xml:space="preserve">    $</w:t>
      </w:r>
      <w:proofErr w:type="spellStart"/>
      <w:r>
        <w:t>status_msg</w:t>
      </w:r>
      <w:proofErr w:type="spellEnd"/>
      <w:r>
        <w:t xml:space="preserve"> = 'upload failed due an error!</w:t>
      </w:r>
      <w:proofErr w:type="gramStart"/>
      <w:r>
        <w:t>';</w:t>
      </w:r>
      <w:proofErr w:type="gramEnd"/>
      <w:r>
        <w:t xml:space="preserve"> </w:t>
      </w:r>
    </w:p>
    <w:p w14:paraId="45BA0B16" w14:textId="77777777" w:rsidR="002840C0" w:rsidRDefault="002840C0" w:rsidP="002840C0">
      <w:r>
        <w:t xml:space="preserve">} </w:t>
      </w:r>
    </w:p>
    <w:p w14:paraId="0D481EC4" w14:textId="77777777" w:rsidR="002840C0" w:rsidRDefault="002840C0" w:rsidP="002840C0">
      <w:r>
        <w:t xml:space="preserve"> </w:t>
      </w:r>
    </w:p>
    <w:p w14:paraId="22D0FB87" w14:textId="77777777" w:rsidR="002840C0" w:rsidRDefault="002840C0" w:rsidP="002840C0">
      <w:r>
        <w:t>$_SESSION['</w:t>
      </w:r>
      <w:proofErr w:type="spellStart"/>
      <w:r>
        <w:t>status_response</w:t>
      </w:r>
      <w:proofErr w:type="spellEnd"/>
      <w:r>
        <w:t xml:space="preserve">'] = </w:t>
      </w:r>
      <w:proofErr w:type="gramStart"/>
      <w:r>
        <w:t>array(</w:t>
      </w:r>
      <w:proofErr w:type="gramEnd"/>
      <w:r>
        <w:t>'status' =&gt; $status, '</w:t>
      </w:r>
      <w:proofErr w:type="spellStart"/>
      <w:r>
        <w:t>status_msg</w:t>
      </w:r>
      <w:proofErr w:type="spellEnd"/>
      <w:r>
        <w:t>' =&gt; $</w:t>
      </w:r>
      <w:proofErr w:type="spellStart"/>
      <w:r>
        <w:t>status_msg</w:t>
      </w:r>
      <w:proofErr w:type="spellEnd"/>
      <w:r>
        <w:t xml:space="preserve">); </w:t>
      </w:r>
    </w:p>
    <w:p w14:paraId="464E37F8" w14:textId="77777777" w:rsidR="002840C0" w:rsidRDefault="002840C0" w:rsidP="002840C0">
      <w:r>
        <w:t xml:space="preserve"> </w:t>
      </w:r>
    </w:p>
    <w:p w14:paraId="41C5FB56" w14:textId="77777777" w:rsidR="002840C0" w:rsidRDefault="002840C0" w:rsidP="002840C0">
      <w:proofErr w:type="gramStart"/>
      <w:r>
        <w:t>header(</w:t>
      </w:r>
      <w:proofErr w:type="gramEnd"/>
      <w:r>
        <w:t xml:space="preserve">"Location: </w:t>
      </w:r>
      <w:proofErr w:type="spellStart"/>
      <w:r>
        <w:t>index.php</w:t>
      </w:r>
      <w:proofErr w:type="spellEnd"/>
      <w:r>
        <w:t xml:space="preserve">"); </w:t>
      </w:r>
    </w:p>
    <w:p w14:paraId="6347EEB4" w14:textId="77777777" w:rsidR="002840C0" w:rsidRDefault="002840C0" w:rsidP="002840C0">
      <w:proofErr w:type="gramStart"/>
      <w:r>
        <w:lastRenderedPageBreak/>
        <w:t>exit(</w:t>
      </w:r>
      <w:proofErr w:type="gramEnd"/>
      <w:r>
        <w:t xml:space="preserve">); </w:t>
      </w:r>
    </w:p>
    <w:p w14:paraId="43A953EF" w14:textId="02E3E48A" w:rsidR="002840C0" w:rsidRDefault="002840C0" w:rsidP="002840C0">
      <w:r>
        <w:t>?&gt;</w:t>
      </w:r>
    </w:p>
    <w:p w14:paraId="7BC3371B" w14:textId="0B25F0C3" w:rsidR="002840C0" w:rsidRDefault="002840C0" w:rsidP="002840C0"/>
    <w:p w14:paraId="49922D40" w14:textId="274B257E" w:rsidR="002840C0" w:rsidRPr="002840C0" w:rsidRDefault="002840C0" w:rsidP="002840C0">
      <w:pPr>
        <w:rPr>
          <w:b/>
          <w:bCs/>
        </w:rPr>
      </w:pPr>
      <w:proofErr w:type="spellStart"/>
      <w:r w:rsidRPr="002840C0">
        <w:rPr>
          <w:b/>
          <w:bCs/>
        </w:rPr>
        <w:t>GDriveApi.class</w:t>
      </w:r>
      <w:r w:rsidRPr="002840C0">
        <w:rPr>
          <w:b/>
          <w:bCs/>
        </w:rPr>
        <w:t>.php</w:t>
      </w:r>
      <w:proofErr w:type="spellEnd"/>
    </w:p>
    <w:p w14:paraId="05D52B36" w14:textId="77777777" w:rsidR="002840C0" w:rsidRDefault="002840C0" w:rsidP="002840C0">
      <w:r>
        <w:t>&lt;?</w:t>
      </w:r>
      <w:proofErr w:type="spellStart"/>
      <w:r>
        <w:t>php</w:t>
      </w:r>
      <w:proofErr w:type="spellEnd"/>
      <w:r>
        <w:t xml:space="preserve"> </w:t>
      </w:r>
    </w:p>
    <w:p w14:paraId="5DE772C8" w14:textId="77777777" w:rsidR="002840C0" w:rsidRDefault="002840C0" w:rsidP="002840C0"/>
    <w:p w14:paraId="132B5D64" w14:textId="77777777" w:rsidR="002840C0" w:rsidRDefault="002840C0" w:rsidP="002840C0">
      <w:r>
        <w:t xml:space="preserve">class </w:t>
      </w:r>
      <w:proofErr w:type="spellStart"/>
      <w:r>
        <w:t>GoogleDriveApi</w:t>
      </w:r>
      <w:proofErr w:type="spellEnd"/>
      <w:r>
        <w:t xml:space="preserve"> { </w:t>
      </w:r>
    </w:p>
    <w:p w14:paraId="01AA8D0A" w14:textId="77777777" w:rsidR="002840C0" w:rsidRDefault="002840C0" w:rsidP="002840C0">
      <w:r>
        <w:t xml:space="preserve">    const OAUTH_TOKEN = 'https://oauth2.googleapis.com/token</w:t>
      </w:r>
      <w:proofErr w:type="gramStart"/>
      <w:r>
        <w:t>';</w:t>
      </w:r>
      <w:proofErr w:type="gramEnd"/>
      <w:r>
        <w:t xml:space="preserve"> </w:t>
      </w:r>
    </w:p>
    <w:p w14:paraId="06F16598" w14:textId="77777777" w:rsidR="002840C0" w:rsidRDefault="002840C0" w:rsidP="002840C0">
      <w:r>
        <w:t xml:space="preserve">    const GDRIVE_UPLOAD_URI = 'https://www.googleapis.com/upload/drive/v3/files</w:t>
      </w:r>
      <w:proofErr w:type="gramStart"/>
      <w:r>
        <w:t>';</w:t>
      </w:r>
      <w:proofErr w:type="gramEnd"/>
      <w:r>
        <w:t xml:space="preserve"> </w:t>
      </w:r>
    </w:p>
    <w:p w14:paraId="75D32B18" w14:textId="77777777" w:rsidR="002840C0" w:rsidRDefault="002840C0" w:rsidP="002840C0">
      <w:r>
        <w:t xml:space="preserve">    const GDRIVE_FILE_META = 'https://www.googleapis.com/drive/v3/files/</w:t>
      </w:r>
      <w:proofErr w:type="gramStart"/>
      <w:r>
        <w:t>';</w:t>
      </w:r>
      <w:proofErr w:type="gramEnd"/>
      <w:r>
        <w:t xml:space="preserve"> </w:t>
      </w:r>
    </w:p>
    <w:p w14:paraId="4129355D" w14:textId="77777777" w:rsidR="002840C0" w:rsidRDefault="002840C0" w:rsidP="002840C0">
      <w:r>
        <w:t xml:space="preserve">     </w:t>
      </w:r>
    </w:p>
    <w:p w14:paraId="64F112DD" w14:textId="77777777" w:rsidR="002840C0" w:rsidRDefault="002840C0" w:rsidP="002840C0">
      <w:r>
        <w:t xml:space="preserve">    function __</w:t>
      </w:r>
      <w:proofErr w:type="gramStart"/>
      <w:r>
        <w:t>construct(</w:t>
      </w:r>
      <w:proofErr w:type="gramEnd"/>
      <w:r>
        <w:t xml:space="preserve">$params = array()) { </w:t>
      </w:r>
    </w:p>
    <w:p w14:paraId="0F6D9F93" w14:textId="77777777" w:rsidR="002840C0" w:rsidRDefault="002840C0" w:rsidP="002840C0">
      <w:r>
        <w:t xml:space="preserve">        if (count($params) &gt; </w:t>
      </w:r>
      <w:proofErr w:type="gramStart"/>
      <w:r>
        <w:t>0){</w:t>
      </w:r>
      <w:proofErr w:type="gramEnd"/>
      <w:r>
        <w:t xml:space="preserve"> </w:t>
      </w:r>
    </w:p>
    <w:p w14:paraId="7B8F8478" w14:textId="77777777" w:rsidR="002840C0" w:rsidRDefault="002840C0" w:rsidP="002840C0">
      <w:r>
        <w:t xml:space="preserve">            $this-&gt;initialize($params</w:t>
      </w:r>
      <w:proofErr w:type="gramStart"/>
      <w:r>
        <w:t>);</w:t>
      </w:r>
      <w:proofErr w:type="gramEnd"/>
      <w:r>
        <w:t xml:space="preserve">         </w:t>
      </w:r>
    </w:p>
    <w:p w14:paraId="4BD9E707" w14:textId="77777777" w:rsidR="002840C0" w:rsidRDefault="002840C0" w:rsidP="002840C0">
      <w:r>
        <w:t xml:space="preserve">        } </w:t>
      </w:r>
    </w:p>
    <w:p w14:paraId="0180E611" w14:textId="77777777" w:rsidR="002840C0" w:rsidRDefault="002840C0" w:rsidP="002840C0">
      <w:r>
        <w:t xml:space="preserve">    } </w:t>
      </w:r>
    </w:p>
    <w:p w14:paraId="4906CA94" w14:textId="77777777" w:rsidR="002840C0" w:rsidRDefault="002840C0" w:rsidP="002840C0">
      <w:r>
        <w:t xml:space="preserve">     </w:t>
      </w:r>
    </w:p>
    <w:p w14:paraId="249676A5" w14:textId="77777777" w:rsidR="002840C0" w:rsidRDefault="002840C0" w:rsidP="002840C0">
      <w:r>
        <w:t xml:space="preserve">    function </w:t>
      </w:r>
      <w:proofErr w:type="gramStart"/>
      <w:r>
        <w:t>initialize(</w:t>
      </w:r>
      <w:proofErr w:type="gramEnd"/>
      <w:r>
        <w:t xml:space="preserve">$params = array()) { </w:t>
      </w:r>
    </w:p>
    <w:p w14:paraId="3B5265F1" w14:textId="77777777" w:rsidR="002840C0" w:rsidRDefault="002840C0" w:rsidP="002840C0">
      <w:r>
        <w:t xml:space="preserve">        if (count($params) &gt; </w:t>
      </w:r>
      <w:proofErr w:type="gramStart"/>
      <w:r>
        <w:t>0){</w:t>
      </w:r>
      <w:proofErr w:type="gramEnd"/>
      <w:r>
        <w:t xml:space="preserve"> </w:t>
      </w:r>
    </w:p>
    <w:p w14:paraId="631DABC2" w14:textId="77777777" w:rsidR="002840C0" w:rsidRDefault="002840C0" w:rsidP="002840C0">
      <w:r>
        <w:t xml:space="preserve">            foreach ($params as $key =&gt; $</w:t>
      </w:r>
      <w:proofErr w:type="spellStart"/>
      <w:proofErr w:type="gramStart"/>
      <w:r>
        <w:t>val</w:t>
      </w:r>
      <w:proofErr w:type="spellEnd"/>
      <w:r>
        <w:t>){</w:t>
      </w:r>
      <w:proofErr w:type="gramEnd"/>
      <w:r>
        <w:t xml:space="preserve"> </w:t>
      </w:r>
    </w:p>
    <w:p w14:paraId="0453302F" w14:textId="77777777" w:rsidR="002840C0" w:rsidRDefault="002840C0" w:rsidP="002840C0">
      <w:r>
        <w:t xml:space="preserve">                if (</w:t>
      </w:r>
      <w:proofErr w:type="spellStart"/>
      <w:r>
        <w:t>isset</w:t>
      </w:r>
      <w:proofErr w:type="spellEnd"/>
      <w:r>
        <w:t>($this-&gt;$key</w:t>
      </w:r>
      <w:proofErr w:type="gramStart"/>
      <w:r>
        <w:t>)){</w:t>
      </w:r>
      <w:proofErr w:type="gramEnd"/>
      <w:r>
        <w:t xml:space="preserve"> </w:t>
      </w:r>
    </w:p>
    <w:p w14:paraId="066C3479" w14:textId="77777777" w:rsidR="002840C0" w:rsidRDefault="002840C0" w:rsidP="002840C0">
      <w:r>
        <w:t xml:space="preserve">                    $this-&gt;$key = $</w:t>
      </w:r>
      <w:proofErr w:type="spellStart"/>
      <w:proofErr w:type="gramStart"/>
      <w:r>
        <w:t>val</w:t>
      </w:r>
      <w:proofErr w:type="spellEnd"/>
      <w:r>
        <w:t>;</w:t>
      </w:r>
      <w:proofErr w:type="gramEnd"/>
      <w:r>
        <w:t xml:space="preserve"> </w:t>
      </w:r>
    </w:p>
    <w:p w14:paraId="0025BEAF" w14:textId="77777777" w:rsidR="002840C0" w:rsidRDefault="002840C0" w:rsidP="002840C0">
      <w:r>
        <w:t xml:space="preserve">                } </w:t>
      </w:r>
    </w:p>
    <w:p w14:paraId="4310DFF2" w14:textId="77777777" w:rsidR="002840C0" w:rsidRDefault="002840C0" w:rsidP="002840C0">
      <w:r>
        <w:t xml:space="preserve">            }         </w:t>
      </w:r>
    </w:p>
    <w:p w14:paraId="796C0C5F" w14:textId="77777777" w:rsidR="002840C0" w:rsidRDefault="002840C0" w:rsidP="002840C0">
      <w:r>
        <w:t xml:space="preserve">        } </w:t>
      </w:r>
    </w:p>
    <w:p w14:paraId="41238F59" w14:textId="77777777" w:rsidR="002840C0" w:rsidRDefault="002840C0" w:rsidP="002840C0">
      <w:r>
        <w:t xml:space="preserve">    } </w:t>
      </w:r>
    </w:p>
    <w:p w14:paraId="0C3F2679" w14:textId="77777777" w:rsidR="002840C0" w:rsidRDefault="002840C0" w:rsidP="002840C0">
      <w:r>
        <w:t xml:space="preserve">     </w:t>
      </w:r>
    </w:p>
    <w:p w14:paraId="6DB39AF7" w14:textId="77777777" w:rsidR="002840C0" w:rsidRDefault="002840C0" w:rsidP="002840C0">
      <w:r>
        <w:t xml:space="preserve">    public function </w:t>
      </w:r>
      <w:proofErr w:type="spellStart"/>
      <w:proofErr w:type="gramStart"/>
      <w:r>
        <w:t>GetAccessToken</w:t>
      </w:r>
      <w:proofErr w:type="spellEnd"/>
      <w:r>
        <w:t>(</w:t>
      </w:r>
      <w:proofErr w:type="gramEnd"/>
      <w:r>
        <w:t>$</w:t>
      </w:r>
      <w:proofErr w:type="spellStart"/>
      <w:r>
        <w:t>client_id</w:t>
      </w:r>
      <w:proofErr w:type="spellEnd"/>
      <w:r>
        <w:t>, $</w:t>
      </w:r>
      <w:proofErr w:type="spellStart"/>
      <w:r>
        <w:t>redirect_uri</w:t>
      </w:r>
      <w:proofErr w:type="spellEnd"/>
      <w:r>
        <w:t>, $</w:t>
      </w:r>
      <w:proofErr w:type="spellStart"/>
      <w:r>
        <w:t>client_secret</w:t>
      </w:r>
      <w:proofErr w:type="spellEnd"/>
      <w:r>
        <w:t xml:space="preserve">, $code) { </w:t>
      </w:r>
    </w:p>
    <w:p w14:paraId="1E4CD99D" w14:textId="77777777" w:rsidR="002840C0" w:rsidRDefault="002840C0" w:rsidP="002840C0">
      <w:r>
        <w:lastRenderedPageBreak/>
        <w:t xml:space="preserve">        $</w:t>
      </w:r>
      <w:proofErr w:type="spellStart"/>
      <w:r>
        <w:t>curlPost</w:t>
      </w:r>
      <w:proofErr w:type="spellEnd"/>
      <w:r>
        <w:t xml:space="preserve"> = '</w:t>
      </w:r>
      <w:proofErr w:type="spellStart"/>
      <w:r>
        <w:t>client_id</w:t>
      </w:r>
      <w:proofErr w:type="spellEnd"/>
      <w:r>
        <w:t>=</w:t>
      </w:r>
      <w:proofErr w:type="gramStart"/>
      <w:r>
        <w:t>' .</w:t>
      </w:r>
      <w:proofErr w:type="gramEnd"/>
      <w:r>
        <w:t xml:space="preserve"> $</w:t>
      </w:r>
      <w:proofErr w:type="spellStart"/>
      <w:r>
        <w:t>client_</w:t>
      </w:r>
      <w:proofErr w:type="gramStart"/>
      <w:r>
        <w:t>id</w:t>
      </w:r>
      <w:proofErr w:type="spellEnd"/>
      <w:r>
        <w:t xml:space="preserve"> .</w:t>
      </w:r>
      <w:proofErr w:type="gramEnd"/>
      <w:r>
        <w:t xml:space="preserve"> '&amp;</w:t>
      </w:r>
      <w:proofErr w:type="spellStart"/>
      <w:r>
        <w:t>redirect_uri</w:t>
      </w:r>
      <w:proofErr w:type="spellEnd"/>
      <w:r>
        <w:t>=</w:t>
      </w:r>
      <w:proofErr w:type="gramStart"/>
      <w:r>
        <w:t>' .</w:t>
      </w:r>
      <w:proofErr w:type="gramEnd"/>
      <w:r>
        <w:t xml:space="preserve"> $</w:t>
      </w:r>
      <w:proofErr w:type="spellStart"/>
      <w:r>
        <w:t>redirect_</w:t>
      </w:r>
      <w:proofErr w:type="gramStart"/>
      <w:r>
        <w:t>uri</w:t>
      </w:r>
      <w:proofErr w:type="spellEnd"/>
      <w:r>
        <w:t xml:space="preserve"> .</w:t>
      </w:r>
      <w:proofErr w:type="gramEnd"/>
      <w:r>
        <w:t xml:space="preserve"> '&amp;</w:t>
      </w:r>
      <w:proofErr w:type="spellStart"/>
      <w:r>
        <w:t>client_secret</w:t>
      </w:r>
      <w:proofErr w:type="spellEnd"/>
      <w:r>
        <w:t>=</w:t>
      </w:r>
      <w:proofErr w:type="gramStart"/>
      <w:r>
        <w:t>' .</w:t>
      </w:r>
      <w:proofErr w:type="gramEnd"/>
      <w:r>
        <w:t xml:space="preserve"> $</w:t>
      </w:r>
      <w:proofErr w:type="spellStart"/>
      <w:r>
        <w:t>client_</w:t>
      </w:r>
      <w:proofErr w:type="gramStart"/>
      <w:r>
        <w:t>secret</w:t>
      </w:r>
      <w:proofErr w:type="spellEnd"/>
      <w:r>
        <w:t xml:space="preserve"> .</w:t>
      </w:r>
      <w:proofErr w:type="gramEnd"/>
      <w:r>
        <w:t xml:space="preserve"> '&amp;code='. $</w:t>
      </w:r>
      <w:proofErr w:type="gramStart"/>
      <w:r>
        <w:t>code .</w:t>
      </w:r>
      <w:proofErr w:type="gramEnd"/>
      <w:r>
        <w:t xml:space="preserve"> '&amp;</w:t>
      </w:r>
      <w:proofErr w:type="spellStart"/>
      <w:r>
        <w:t>grant_type</w:t>
      </w:r>
      <w:proofErr w:type="spellEnd"/>
      <w:r>
        <w:t>=</w:t>
      </w:r>
      <w:proofErr w:type="spellStart"/>
      <w:r>
        <w:t>authorization_code</w:t>
      </w:r>
      <w:proofErr w:type="spellEnd"/>
      <w:proofErr w:type="gramStart"/>
      <w:r>
        <w:t>';</w:t>
      </w:r>
      <w:proofErr w:type="gramEnd"/>
      <w:r>
        <w:t xml:space="preserve"> </w:t>
      </w:r>
    </w:p>
    <w:p w14:paraId="05451476" w14:textId="77777777" w:rsidR="002840C0" w:rsidRDefault="002840C0" w:rsidP="002840C0">
      <w:r>
        <w:t xml:space="preserve">        $</w:t>
      </w:r>
      <w:proofErr w:type="spellStart"/>
      <w:r>
        <w:t>ch</w:t>
      </w:r>
      <w:proofErr w:type="spellEnd"/>
      <w:r>
        <w:t xml:space="preserve"> = </w:t>
      </w:r>
      <w:proofErr w:type="spellStart"/>
      <w:r>
        <w:t>curl_</w:t>
      </w:r>
      <w:proofErr w:type="gramStart"/>
      <w:r>
        <w:t>init</w:t>
      </w:r>
      <w:proofErr w:type="spellEnd"/>
      <w:r>
        <w:t>(</w:t>
      </w:r>
      <w:proofErr w:type="gramEnd"/>
      <w:r>
        <w:t xml:space="preserve">);         </w:t>
      </w:r>
    </w:p>
    <w:p w14:paraId="462E9DBA"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ch</w:t>
      </w:r>
      <w:proofErr w:type="spellEnd"/>
      <w:r>
        <w:t xml:space="preserve">, CURLOPT_URL, self::OAUTH_TOKEN);         </w:t>
      </w:r>
    </w:p>
    <w:p w14:paraId="0565BE84"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ch</w:t>
      </w:r>
      <w:proofErr w:type="spellEnd"/>
      <w:r>
        <w:t xml:space="preserve">, CURLOPT_RETURNTRANSFER, 1);         </w:t>
      </w:r>
    </w:p>
    <w:p w14:paraId="2B4A8E8B"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ch</w:t>
      </w:r>
      <w:proofErr w:type="spellEnd"/>
      <w:r>
        <w:t xml:space="preserve">, CURLOPT_POST, 1);         </w:t>
      </w:r>
    </w:p>
    <w:p w14:paraId="664B3400"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ch</w:t>
      </w:r>
      <w:proofErr w:type="spellEnd"/>
      <w:r>
        <w:t xml:space="preserve">, CURLOPT_SSL_VERIFYPEER, FALSE); </w:t>
      </w:r>
    </w:p>
    <w:p w14:paraId="6E16C51B"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ch</w:t>
      </w:r>
      <w:proofErr w:type="spellEnd"/>
      <w:r>
        <w:t>, CURLOPT_POSTFIELDS, $</w:t>
      </w:r>
      <w:proofErr w:type="spellStart"/>
      <w:r>
        <w:t>curlPost</w:t>
      </w:r>
      <w:proofErr w:type="spellEnd"/>
      <w:r>
        <w:t xml:space="preserve">);     </w:t>
      </w:r>
    </w:p>
    <w:p w14:paraId="7A94863B" w14:textId="77777777" w:rsidR="002840C0" w:rsidRDefault="002840C0" w:rsidP="002840C0">
      <w:r>
        <w:t xml:space="preserve">        $data = </w:t>
      </w:r>
      <w:proofErr w:type="spellStart"/>
      <w:r>
        <w:t>json_decode</w:t>
      </w:r>
      <w:proofErr w:type="spellEnd"/>
      <w:r>
        <w:t>(</w:t>
      </w:r>
      <w:proofErr w:type="spellStart"/>
      <w:r>
        <w:t>curl_exec</w:t>
      </w:r>
      <w:proofErr w:type="spellEnd"/>
      <w:r>
        <w:t>($</w:t>
      </w:r>
      <w:proofErr w:type="spellStart"/>
      <w:r>
        <w:t>ch</w:t>
      </w:r>
      <w:proofErr w:type="spellEnd"/>
      <w:r>
        <w:t>), true</w:t>
      </w:r>
      <w:proofErr w:type="gramStart"/>
      <w:r>
        <w:t>);</w:t>
      </w:r>
      <w:proofErr w:type="gramEnd"/>
      <w:r>
        <w:t xml:space="preserve"> </w:t>
      </w:r>
    </w:p>
    <w:p w14:paraId="2EEE7527" w14:textId="77777777" w:rsidR="002840C0" w:rsidRDefault="002840C0" w:rsidP="002840C0">
      <w:r>
        <w:t xml:space="preserve">        $</w:t>
      </w:r>
      <w:proofErr w:type="spellStart"/>
      <w:r>
        <w:t>http_code</w:t>
      </w:r>
      <w:proofErr w:type="spellEnd"/>
      <w:r>
        <w:t xml:space="preserve"> = </w:t>
      </w:r>
      <w:proofErr w:type="spellStart"/>
      <w:r>
        <w:t>curl_getinfo</w:t>
      </w:r>
      <w:proofErr w:type="spellEnd"/>
      <w:r>
        <w:t>($</w:t>
      </w:r>
      <w:proofErr w:type="spellStart"/>
      <w:proofErr w:type="gramStart"/>
      <w:r>
        <w:t>ch,CURLINFO</w:t>
      </w:r>
      <w:proofErr w:type="gramEnd"/>
      <w:r>
        <w:t>_HTTP_CODE</w:t>
      </w:r>
      <w:proofErr w:type="spellEnd"/>
      <w:r>
        <w:t xml:space="preserve">); </w:t>
      </w:r>
    </w:p>
    <w:p w14:paraId="0D112C6B" w14:textId="77777777" w:rsidR="002840C0" w:rsidRDefault="002840C0" w:rsidP="002840C0">
      <w:r>
        <w:t xml:space="preserve">         </w:t>
      </w:r>
    </w:p>
    <w:p w14:paraId="66E1B0C7" w14:textId="77777777" w:rsidR="002840C0" w:rsidRDefault="002840C0" w:rsidP="002840C0">
      <w:r>
        <w:t xml:space="preserve">        if ($</w:t>
      </w:r>
      <w:proofErr w:type="spellStart"/>
      <w:r>
        <w:t>http_</w:t>
      </w:r>
      <w:proofErr w:type="gramStart"/>
      <w:r>
        <w:t>code</w:t>
      </w:r>
      <w:proofErr w:type="spellEnd"/>
      <w:r>
        <w:t xml:space="preserve"> !</w:t>
      </w:r>
      <w:proofErr w:type="gramEnd"/>
      <w:r>
        <w:t xml:space="preserve">= 200) { </w:t>
      </w:r>
    </w:p>
    <w:p w14:paraId="7B47AD10" w14:textId="77777777" w:rsidR="002840C0" w:rsidRDefault="002840C0" w:rsidP="002840C0">
      <w:r>
        <w:t xml:space="preserve">            $</w:t>
      </w:r>
      <w:proofErr w:type="spellStart"/>
      <w:r>
        <w:t>error_msg</w:t>
      </w:r>
      <w:proofErr w:type="spellEnd"/>
      <w:r>
        <w:t xml:space="preserve"> = 'Failed to </w:t>
      </w:r>
      <w:proofErr w:type="spellStart"/>
      <w:r>
        <w:t>receieve</w:t>
      </w:r>
      <w:proofErr w:type="spellEnd"/>
      <w:r>
        <w:t xml:space="preserve"> access token</w:t>
      </w:r>
      <w:proofErr w:type="gramStart"/>
      <w:r>
        <w:t>';</w:t>
      </w:r>
      <w:proofErr w:type="gramEnd"/>
      <w:r>
        <w:t xml:space="preserve"> </w:t>
      </w:r>
    </w:p>
    <w:p w14:paraId="07C738CD" w14:textId="77777777" w:rsidR="002840C0" w:rsidRDefault="002840C0" w:rsidP="002840C0">
      <w:r>
        <w:t xml:space="preserve">            if (</w:t>
      </w:r>
      <w:proofErr w:type="spellStart"/>
      <w:r>
        <w:t>curl_errno</w:t>
      </w:r>
      <w:proofErr w:type="spellEnd"/>
      <w:r>
        <w:t>($</w:t>
      </w:r>
      <w:proofErr w:type="spellStart"/>
      <w:r>
        <w:t>ch</w:t>
      </w:r>
      <w:proofErr w:type="spellEnd"/>
      <w:r>
        <w:t xml:space="preserve">)) { </w:t>
      </w:r>
    </w:p>
    <w:p w14:paraId="00DAB8DD" w14:textId="77777777" w:rsidR="002840C0" w:rsidRDefault="002840C0" w:rsidP="002840C0">
      <w:r>
        <w:t xml:space="preserve">                $</w:t>
      </w:r>
      <w:proofErr w:type="spellStart"/>
      <w:r>
        <w:t>error_msg</w:t>
      </w:r>
      <w:proofErr w:type="spellEnd"/>
      <w:r>
        <w:t xml:space="preserve"> = </w:t>
      </w:r>
      <w:proofErr w:type="spellStart"/>
      <w:r>
        <w:t>curl_error</w:t>
      </w:r>
      <w:proofErr w:type="spellEnd"/>
      <w:r>
        <w:t>($</w:t>
      </w:r>
      <w:proofErr w:type="spellStart"/>
      <w:r>
        <w:t>ch</w:t>
      </w:r>
      <w:proofErr w:type="spellEnd"/>
      <w:proofErr w:type="gramStart"/>
      <w:r>
        <w:t>);</w:t>
      </w:r>
      <w:proofErr w:type="gramEnd"/>
      <w:r>
        <w:t xml:space="preserve"> </w:t>
      </w:r>
    </w:p>
    <w:p w14:paraId="61F2A616" w14:textId="77777777" w:rsidR="002840C0" w:rsidRDefault="002840C0" w:rsidP="002840C0">
      <w:r>
        <w:t xml:space="preserve">            } </w:t>
      </w:r>
    </w:p>
    <w:p w14:paraId="34DA95DA" w14:textId="77777777" w:rsidR="002840C0" w:rsidRDefault="002840C0" w:rsidP="002840C0">
      <w:r>
        <w:t xml:space="preserve">            throw new </w:t>
      </w:r>
      <w:proofErr w:type="gramStart"/>
      <w:r>
        <w:t>Exception(</w:t>
      </w:r>
      <w:proofErr w:type="gramEnd"/>
      <w:r>
        <w:t>'Error '.$</w:t>
      </w:r>
      <w:proofErr w:type="spellStart"/>
      <w:r>
        <w:t>http_code</w:t>
      </w:r>
      <w:proofErr w:type="spellEnd"/>
      <w:r>
        <w:t>.': '.$</w:t>
      </w:r>
      <w:proofErr w:type="spellStart"/>
      <w:r>
        <w:t>error_msg</w:t>
      </w:r>
      <w:proofErr w:type="spellEnd"/>
      <w:r>
        <w:t xml:space="preserve">); </w:t>
      </w:r>
    </w:p>
    <w:p w14:paraId="40B394CD" w14:textId="77777777" w:rsidR="002840C0" w:rsidRDefault="002840C0" w:rsidP="002840C0">
      <w:r>
        <w:t xml:space="preserve">        } </w:t>
      </w:r>
    </w:p>
    <w:p w14:paraId="446056B0" w14:textId="77777777" w:rsidR="002840C0" w:rsidRDefault="002840C0" w:rsidP="002840C0">
      <w:r>
        <w:t xml:space="preserve">             </w:t>
      </w:r>
    </w:p>
    <w:p w14:paraId="3EEA6C17" w14:textId="77777777" w:rsidR="002840C0" w:rsidRDefault="002840C0" w:rsidP="002840C0">
      <w:r>
        <w:t xml:space="preserve">        return $</w:t>
      </w:r>
      <w:proofErr w:type="gramStart"/>
      <w:r>
        <w:t>data;</w:t>
      </w:r>
      <w:proofErr w:type="gramEnd"/>
      <w:r>
        <w:t xml:space="preserve"> </w:t>
      </w:r>
    </w:p>
    <w:p w14:paraId="42417324" w14:textId="77777777" w:rsidR="002840C0" w:rsidRDefault="002840C0" w:rsidP="002840C0">
      <w:r>
        <w:t xml:space="preserve">    } </w:t>
      </w:r>
    </w:p>
    <w:p w14:paraId="63EAFC2D" w14:textId="77777777" w:rsidR="002840C0" w:rsidRDefault="002840C0" w:rsidP="002840C0">
      <w:r>
        <w:t xml:space="preserve">     </w:t>
      </w:r>
    </w:p>
    <w:p w14:paraId="48D92ADB" w14:textId="77777777" w:rsidR="002840C0" w:rsidRDefault="002840C0" w:rsidP="002840C0">
      <w:r>
        <w:t xml:space="preserve">    public function </w:t>
      </w:r>
      <w:proofErr w:type="spellStart"/>
      <w:proofErr w:type="gramStart"/>
      <w:r>
        <w:t>UploadFileToDrive</w:t>
      </w:r>
      <w:proofErr w:type="spellEnd"/>
      <w:r>
        <w:t>(</w:t>
      </w:r>
      <w:proofErr w:type="gramEnd"/>
      <w:r>
        <w:t>$</w:t>
      </w:r>
      <w:proofErr w:type="spellStart"/>
      <w:r>
        <w:t>access_token</w:t>
      </w:r>
      <w:proofErr w:type="spellEnd"/>
      <w:r>
        <w:t>, $</w:t>
      </w:r>
      <w:proofErr w:type="spellStart"/>
      <w:r>
        <w:t>file_content</w:t>
      </w:r>
      <w:proofErr w:type="spellEnd"/>
      <w:r>
        <w:t>, $</w:t>
      </w:r>
      <w:proofErr w:type="spellStart"/>
      <w:r>
        <w:t>mime_type</w:t>
      </w:r>
      <w:proofErr w:type="spellEnd"/>
      <w:r>
        <w:t xml:space="preserve">) { </w:t>
      </w:r>
    </w:p>
    <w:p w14:paraId="4E4DEB99" w14:textId="77777777" w:rsidR="002840C0" w:rsidRDefault="002840C0" w:rsidP="002840C0">
      <w:r>
        <w:t xml:space="preserve">        $</w:t>
      </w:r>
      <w:proofErr w:type="spellStart"/>
      <w:r>
        <w:t>apiURL</w:t>
      </w:r>
      <w:proofErr w:type="spellEnd"/>
      <w:r>
        <w:t xml:space="preserve"> = </w:t>
      </w:r>
      <w:proofErr w:type="gramStart"/>
      <w:r>
        <w:t>self::</w:t>
      </w:r>
      <w:proofErr w:type="gramEnd"/>
      <w:r>
        <w:t>GDRIVE_UPLOAD_URI . '?</w:t>
      </w:r>
      <w:proofErr w:type="spellStart"/>
      <w:r>
        <w:t>uploadType</w:t>
      </w:r>
      <w:proofErr w:type="spellEnd"/>
      <w:r>
        <w:t>=media</w:t>
      </w:r>
      <w:proofErr w:type="gramStart"/>
      <w:r>
        <w:t>';</w:t>
      </w:r>
      <w:proofErr w:type="gramEnd"/>
      <w:r>
        <w:t xml:space="preserve"> </w:t>
      </w:r>
    </w:p>
    <w:p w14:paraId="1E5436D5" w14:textId="77777777" w:rsidR="002840C0" w:rsidRDefault="002840C0" w:rsidP="002840C0">
      <w:r>
        <w:t xml:space="preserve">         </w:t>
      </w:r>
    </w:p>
    <w:p w14:paraId="1FC85296" w14:textId="77777777" w:rsidR="002840C0" w:rsidRDefault="002840C0" w:rsidP="002840C0">
      <w:r>
        <w:t xml:space="preserve">        $</w:t>
      </w:r>
      <w:proofErr w:type="spellStart"/>
      <w:r>
        <w:t>ch</w:t>
      </w:r>
      <w:proofErr w:type="spellEnd"/>
      <w:r>
        <w:t xml:space="preserve"> = </w:t>
      </w:r>
      <w:proofErr w:type="spellStart"/>
      <w:r>
        <w:t>curl_</w:t>
      </w:r>
      <w:proofErr w:type="gramStart"/>
      <w:r>
        <w:t>init</w:t>
      </w:r>
      <w:proofErr w:type="spellEnd"/>
      <w:r>
        <w:t>(</w:t>
      </w:r>
      <w:proofErr w:type="gramEnd"/>
      <w:r>
        <w:t xml:space="preserve">);         </w:t>
      </w:r>
    </w:p>
    <w:p w14:paraId="631509B9"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ch</w:t>
      </w:r>
      <w:proofErr w:type="spellEnd"/>
      <w:r>
        <w:t>, CURLOPT_URL, $</w:t>
      </w:r>
      <w:proofErr w:type="spellStart"/>
      <w:r>
        <w:t>apiURL</w:t>
      </w:r>
      <w:proofErr w:type="spellEnd"/>
      <w:r>
        <w:t xml:space="preserve">);         </w:t>
      </w:r>
    </w:p>
    <w:p w14:paraId="3922F81E"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ch</w:t>
      </w:r>
      <w:proofErr w:type="spellEnd"/>
      <w:r>
        <w:t xml:space="preserve">, CURLOPT_RETURNTRANSFER, 1);         </w:t>
      </w:r>
    </w:p>
    <w:p w14:paraId="0D955EAF"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ch</w:t>
      </w:r>
      <w:proofErr w:type="spellEnd"/>
      <w:r>
        <w:t xml:space="preserve">, CURLOPT_POST, 1);         </w:t>
      </w:r>
    </w:p>
    <w:p w14:paraId="365E1380" w14:textId="77777777" w:rsidR="002840C0" w:rsidRDefault="002840C0" w:rsidP="002840C0">
      <w:r>
        <w:lastRenderedPageBreak/>
        <w:t xml:space="preserve">        </w:t>
      </w:r>
      <w:proofErr w:type="spellStart"/>
      <w:r>
        <w:t>curl_</w:t>
      </w:r>
      <w:proofErr w:type="gramStart"/>
      <w:r>
        <w:t>setopt</w:t>
      </w:r>
      <w:proofErr w:type="spellEnd"/>
      <w:r>
        <w:t>(</w:t>
      </w:r>
      <w:proofErr w:type="gramEnd"/>
      <w:r>
        <w:t>$</w:t>
      </w:r>
      <w:proofErr w:type="spellStart"/>
      <w:r>
        <w:t>ch</w:t>
      </w:r>
      <w:proofErr w:type="spellEnd"/>
      <w:r>
        <w:t xml:space="preserve">, CURLOPT_SSL_VERIFYPEER, FALSE); </w:t>
      </w:r>
    </w:p>
    <w:p w14:paraId="521EEA9E"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ch</w:t>
      </w:r>
      <w:proofErr w:type="spellEnd"/>
      <w:r>
        <w:t>, CURLOPT_HTTPHEADER, array('Content-Type: '.$</w:t>
      </w:r>
      <w:proofErr w:type="spellStart"/>
      <w:r>
        <w:t>mime_type</w:t>
      </w:r>
      <w:proofErr w:type="spellEnd"/>
      <w:r>
        <w:t>, 'Authorization: Bearer '. $</w:t>
      </w:r>
      <w:proofErr w:type="spellStart"/>
      <w:r>
        <w:t>access_token</w:t>
      </w:r>
      <w:proofErr w:type="spellEnd"/>
      <w:r>
        <w:t>)</w:t>
      </w:r>
      <w:proofErr w:type="gramStart"/>
      <w:r>
        <w:t>);</w:t>
      </w:r>
      <w:proofErr w:type="gramEnd"/>
      <w:r>
        <w:t xml:space="preserve"> </w:t>
      </w:r>
    </w:p>
    <w:p w14:paraId="071B966E"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ch</w:t>
      </w:r>
      <w:proofErr w:type="spellEnd"/>
      <w:r>
        <w:t>, CURLOPT_POSTFIELDS, $</w:t>
      </w:r>
      <w:proofErr w:type="spellStart"/>
      <w:r>
        <w:t>file_content</w:t>
      </w:r>
      <w:proofErr w:type="spellEnd"/>
      <w:r>
        <w:t xml:space="preserve">); </w:t>
      </w:r>
    </w:p>
    <w:p w14:paraId="4866A412" w14:textId="77777777" w:rsidR="002840C0" w:rsidRDefault="002840C0" w:rsidP="002840C0">
      <w:r>
        <w:t xml:space="preserve">        $data = </w:t>
      </w:r>
      <w:proofErr w:type="spellStart"/>
      <w:r>
        <w:t>json_decode</w:t>
      </w:r>
      <w:proofErr w:type="spellEnd"/>
      <w:r>
        <w:t>(</w:t>
      </w:r>
      <w:proofErr w:type="spellStart"/>
      <w:r>
        <w:t>curl_exec</w:t>
      </w:r>
      <w:proofErr w:type="spellEnd"/>
      <w:r>
        <w:t>($</w:t>
      </w:r>
      <w:proofErr w:type="spellStart"/>
      <w:r>
        <w:t>ch</w:t>
      </w:r>
      <w:proofErr w:type="spellEnd"/>
      <w:r>
        <w:t>), true</w:t>
      </w:r>
      <w:proofErr w:type="gramStart"/>
      <w:r>
        <w:t>);</w:t>
      </w:r>
      <w:proofErr w:type="gramEnd"/>
      <w:r>
        <w:t xml:space="preserve"> </w:t>
      </w:r>
    </w:p>
    <w:p w14:paraId="24B12387" w14:textId="77777777" w:rsidR="002840C0" w:rsidRDefault="002840C0" w:rsidP="002840C0">
      <w:r>
        <w:t xml:space="preserve">        $</w:t>
      </w:r>
      <w:proofErr w:type="spellStart"/>
      <w:r>
        <w:t>http_code</w:t>
      </w:r>
      <w:proofErr w:type="spellEnd"/>
      <w:r>
        <w:t xml:space="preserve"> = </w:t>
      </w:r>
      <w:proofErr w:type="spellStart"/>
      <w:r>
        <w:t>curl_getinfo</w:t>
      </w:r>
      <w:proofErr w:type="spellEnd"/>
      <w:r>
        <w:t>($</w:t>
      </w:r>
      <w:proofErr w:type="spellStart"/>
      <w:proofErr w:type="gramStart"/>
      <w:r>
        <w:t>ch,CURLINFO</w:t>
      </w:r>
      <w:proofErr w:type="gramEnd"/>
      <w:r>
        <w:t>_HTTP_CODE</w:t>
      </w:r>
      <w:proofErr w:type="spellEnd"/>
      <w:r>
        <w:t xml:space="preserve">);         </w:t>
      </w:r>
    </w:p>
    <w:p w14:paraId="3AACB57B" w14:textId="77777777" w:rsidR="002840C0" w:rsidRDefault="002840C0" w:rsidP="002840C0">
      <w:r>
        <w:t xml:space="preserve">         </w:t>
      </w:r>
    </w:p>
    <w:p w14:paraId="0EBAF572" w14:textId="77777777" w:rsidR="002840C0" w:rsidRDefault="002840C0" w:rsidP="002840C0">
      <w:r>
        <w:t xml:space="preserve">        if ($</w:t>
      </w:r>
      <w:proofErr w:type="spellStart"/>
      <w:r>
        <w:t>http_</w:t>
      </w:r>
      <w:proofErr w:type="gramStart"/>
      <w:r>
        <w:t>code</w:t>
      </w:r>
      <w:proofErr w:type="spellEnd"/>
      <w:r>
        <w:t xml:space="preserve"> !</w:t>
      </w:r>
      <w:proofErr w:type="gramEnd"/>
      <w:r>
        <w:t xml:space="preserve">= 200) { </w:t>
      </w:r>
    </w:p>
    <w:p w14:paraId="3566CE03" w14:textId="77777777" w:rsidR="002840C0" w:rsidRDefault="002840C0" w:rsidP="002840C0">
      <w:r>
        <w:t xml:space="preserve">            $</w:t>
      </w:r>
      <w:proofErr w:type="spellStart"/>
      <w:r>
        <w:t>error_msg</w:t>
      </w:r>
      <w:proofErr w:type="spellEnd"/>
      <w:r>
        <w:t xml:space="preserve"> = 'Failed to upload file to Google Drive</w:t>
      </w:r>
      <w:proofErr w:type="gramStart"/>
      <w:r>
        <w:t>';</w:t>
      </w:r>
      <w:proofErr w:type="gramEnd"/>
      <w:r>
        <w:t xml:space="preserve"> </w:t>
      </w:r>
    </w:p>
    <w:p w14:paraId="43FA1A63" w14:textId="77777777" w:rsidR="002840C0" w:rsidRDefault="002840C0" w:rsidP="002840C0">
      <w:r>
        <w:t xml:space="preserve">            if (</w:t>
      </w:r>
      <w:proofErr w:type="spellStart"/>
      <w:r>
        <w:t>curl_errno</w:t>
      </w:r>
      <w:proofErr w:type="spellEnd"/>
      <w:r>
        <w:t>($</w:t>
      </w:r>
      <w:proofErr w:type="spellStart"/>
      <w:r>
        <w:t>ch</w:t>
      </w:r>
      <w:proofErr w:type="spellEnd"/>
      <w:r>
        <w:t xml:space="preserve">)) { </w:t>
      </w:r>
    </w:p>
    <w:p w14:paraId="6CD324E0" w14:textId="77777777" w:rsidR="002840C0" w:rsidRDefault="002840C0" w:rsidP="002840C0">
      <w:r>
        <w:t xml:space="preserve">                $</w:t>
      </w:r>
      <w:proofErr w:type="spellStart"/>
      <w:r>
        <w:t>error_msg</w:t>
      </w:r>
      <w:proofErr w:type="spellEnd"/>
      <w:r>
        <w:t xml:space="preserve"> = </w:t>
      </w:r>
      <w:proofErr w:type="spellStart"/>
      <w:r>
        <w:t>curl_error</w:t>
      </w:r>
      <w:proofErr w:type="spellEnd"/>
      <w:r>
        <w:t>($</w:t>
      </w:r>
      <w:proofErr w:type="spellStart"/>
      <w:r>
        <w:t>ch</w:t>
      </w:r>
      <w:proofErr w:type="spellEnd"/>
      <w:proofErr w:type="gramStart"/>
      <w:r>
        <w:t>);</w:t>
      </w:r>
      <w:proofErr w:type="gramEnd"/>
      <w:r>
        <w:t xml:space="preserve"> </w:t>
      </w:r>
    </w:p>
    <w:p w14:paraId="7B3A8834" w14:textId="77777777" w:rsidR="002840C0" w:rsidRDefault="002840C0" w:rsidP="002840C0">
      <w:r>
        <w:t xml:space="preserve">            } </w:t>
      </w:r>
    </w:p>
    <w:p w14:paraId="0F882336" w14:textId="77777777" w:rsidR="002840C0" w:rsidRDefault="002840C0" w:rsidP="002840C0">
      <w:r>
        <w:t xml:space="preserve">            throw new </w:t>
      </w:r>
      <w:proofErr w:type="gramStart"/>
      <w:r>
        <w:t>Exception(</w:t>
      </w:r>
      <w:proofErr w:type="gramEnd"/>
      <w:r>
        <w:t>'Error '.$</w:t>
      </w:r>
      <w:proofErr w:type="spellStart"/>
      <w:r>
        <w:t>http_code</w:t>
      </w:r>
      <w:proofErr w:type="spellEnd"/>
      <w:r>
        <w:t>.': '.$</w:t>
      </w:r>
      <w:proofErr w:type="spellStart"/>
      <w:r>
        <w:t>error_msg</w:t>
      </w:r>
      <w:proofErr w:type="spellEnd"/>
      <w:r>
        <w:t xml:space="preserve">); </w:t>
      </w:r>
    </w:p>
    <w:p w14:paraId="74BB8CE1" w14:textId="77777777" w:rsidR="002840C0" w:rsidRDefault="002840C0" w:rsidP="002840C0">
      <w:r>
        <w:t xml:space="preserve">        } </w:t>
      </w:r>
    </w:p>
    <w:p w14:paraId="5A1891C4" w14:textId="77777777" w:rsidR="002840C0" w:rsidRDefault="002840C0" w:rsidP="002840C0">
      <w:r>
        <w:t xml:space="preserve"> </w:t>
      </w:r>
    </w:p>
    <w:p w14:paraId="7B9CFA1F" w14:textId="77777777" w:rsidR="002840C0" w:rsidRDefault="002840C0" w:rsidP="002840C0">
      <w:r>
        <w:t xml:space="preserve">        return $data['id'</w:t>
      </w:r>
      <w:proofErr w:type="gramStart"/>
      <w:r>
        <w:t>];</w:t>
      </w:r>
      <w:proofErr w:type="gramEnd"/>
      <w:r>
        <w:t xml:space="preserve"> </w:t>
      </w:r>
    </w:p>
    <w:p w14:paraId="50346302" w14:textId="77777777" w:rsidR="002840C0" w:rsidRDefault="002840C0" w:rsidP="002840C0">
      <w:r>
        <w:t xml:space="preserve">    } </w:t>
      </w:r>
    </w:p>
    <w:p w14:paraId="04C7255D" w14:textId="77777777" w:rsidR="002840C0" w:rsidRDefault="002840C0" w:rsidP="002840C0">
      <w:r>
        <w:t xml:space="preserve">    </w:t>
      </w:r>
    </w:p>
    <w:p w14:paraId="66F107E5" w14:textId="77777777" w:rsidR="002840C0" w:rsidRDefault="002840C0" w:rsidP="002840C0">
      <w:r>
        <w:t xml:space="preserve">        public function </w:t>
      </w:r>
      <w:proofErr w:type="spellStart"/>
      <w:r>
        <w:t>listFiles</w:t>
      </w:r>
      <w:proofErr w:type="spellEnd"/>
      <w:r>
        <w:t>($</w:t>
      </w:r>
      <w:proofErr w:type="spellStart"/>
      <w:r>
        <w:t>access_token</w:t>
      </w:r>
      <w:proofErr w:type="spellEnd"/>
      <w:r>
        <w:t xml:space="preserve">) { </w:t>
      </w:r>
    </w:p>
    <w:p w14:paraId="47C8D55A" w14:textId="77777777" w:rsidR="002840C0" w:rsidRDefault="002840C0" w:rsidP="002840C0">
      <w:r>
        <w:t xml:space="preserve">        $</w:t>
      </w:r>
      <w:proofErr w:type="spellStart"/>
      <w:r>
        <w:t>apiURL</w:t>
      </w:r>
      <w:proofErr w:type="spellEnd"/>
      <w:r>
        <w:t xml:space="preserve"> = </w:t>
      </w:r>
      <w:proofErr w:type="gramStart"/>
      <w:r>
        <w:t>self::</w:t>
      </w:r>
      <w:proofErr w:type="gramEnd"/>
      <w:r>
        <w:t xml:space="preserve">GDRIVE_UPLOAD_URI; </w:t>
      </w:r>
    </w:p>
    <w:p w14:paraId="7EADAC84" w14:textId="77777777" w:rsidR="002840C0" w:rsidRDefault="002840C0" w:rsidP="002840C0">
      <w:r>
        <w:t xml:space="preserve">         </w:t>
      </w:r>
    </w:p>
    <w:p w14:paraId="67C04773" w14:textId="77777777" w:rsidR="002840C0" w:rsidRDefault="002840C0" w:rsidP="002840C0">
      <w:r>
        <w:t xml:space="preserve">        $</w:t>
      </w:r>
      <w:proofErr w:type="spellStart"/>
      <w:r>
        <w:t>lst</w:t>
      </w:r>
      <w:proofErr w:type="spellEnd"/>
      <w:r>
        <w:t xml:space="preserve"> = </w:t>
      </w:r>
      <w:proofErr w:type="spellStart"/>
      <w:r>
        <w:t>curl_</w:t>
      </w:r>
      <w:proofErr w:type="gramStart"/>
      <w:r>
        <w:t>init</w:t>
      </w:r>
      <w:proofErr w:type="spellEnd"/>
      <w:r>
        <w:t>(</w:t>
      </w:r>
      <w:proofErr w:type="gramEnd"/>
      <w:r>
        <w:t xml:space="preserve">);         </w:t>
      </w:r>
    </w:p>
    <w:p w14:paraId="5681FE96"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lst</w:t>
      </w:r>
      <w:proofErr w:type="spellEnd"/>
      <w:r>
        <w:t>, CURLOPT_URL, $</w:t>
      </w:r>
      <w:proofErr w:type="spellStart"/>
      <w:r>
        <w:t>apiURL</w:t>
      </w:r>
      <w:proofErr w:type="spellEnd"/>
      <w:r>
        <w:t xml:space="preserve">);         </w:t>
      </w:r>
    </w:p>
    <w:p w14:paraId="5410AB57"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lst</w:t>
      </w:r>
      <w:proofErr w:type="spellEnd"/>
      <w:r>
        <w:t xml:space="preserve">, CURLOPT_RETURNTRANSFER, 1);         </w:t>
      </w:r>
    </w:p>
    <w:p w14:paraId="1E8A0332"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lst</w:t>
      </w:r>
      <w:proofErr w:type="spellEnd"/>
      <w:r>
        <w:t xml:space="preserve">, CURLOPT_POST, 1);         </w:t>
      </w:r>
    </w:p>
    <w:p w14:paraId="2FA95FCB"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lst</w:t>
      </w:r>
      <w:proofErr w:type="spellEnd"/>
      <w:r>
        <w:t xml:space="preserve">, CURLOPT_SSL_VERIFYPEER, FALSE); </w:t>
      </w:r>
    </w:p>
    <w:p w14:paraId="0FCCC54B" w14:textId="77777777" w:rsidR="002840C0" w:rsidRDefault="002840C0" w:rsidP="002840C0">
      <w:r>
        <w:t xml:space="preserve">        $data = </w:t>
      </w:r>
      <w:proofErr w:type="spellStart"/>
      <w:r>
        <w:t>json_decode</w:t>
      </w:r>
      <w:proofErr w:type="spellEnd"/>
      <w:r>
        <w:t>(</w:t>
      </w:r>
      <w:proofErr w:type="spellStart"/>
      <w:r>
        <w:t>curl_exec</w:t>
      </w:r>
      <w:proofErr w:type="spellEnd"/>
      <w:r>
        <w:t>($</w:t>
      </w:r>
      <w:proofErr w:type="spellStart"/>
      <w:r>
        <w:t>lst</w:t>
      </w:r>
      <w:proofErr w:type="spellEnd"/>
      <w:r>
        <w:t>), true</w:t>
      </w:r>
      <w:proofErr w:type="gramStart"/>
      <w:r>
        <w:t>);</w:t>
      </w:r>
      <w:proofErr w:type="gramEnd"/>
      <w:r>
        <w:t xml:space="preserve"> </w:t>
      </w:r>
    </w:p>
    <w:p w14:paraId="3DB979DB" w14:textId="77777777" w:rsidR="002840C0" w:rsidRDefault="002840C0" w:rsidP="002840C0">
      <w:r>
        <w:t xml:space="preserve">        $</w:t>
      </w:r>
      <w:proofErr w:type="spellStart"/>
      <w:r>
        <w:t>http_code</w:t>
      </w:r>
      <w:proofErr w:type="spellEnd"/>
      <w:r>
        <w:t xml:space="preserve"> = </w:t>
      </w:r>
      <w:proofErr w:type="spellStart"/>
      <w:r>
        <w:t>curl_getinfo</w:t>
      </w:r>
      <w:proofErr w:type="spellEnd"/>
      <w:r>
        <w:t>($</w:t>
      </w:r>
      <w:proofErr w:type="spellStart"/>
      <w:proofErr w:type="gramStart"/>
      <w:r>
        <w:t>lst,CURLINFO</w:t>
      </w:r>
      <w:proofErr w:type="gramEnd"/>
      <w:r>
        <w:t>_HTTP_CODE</w:t>
      </w:r>
      <w:proofErr w:type="spellEnd"/>
      <w:r>
        <w:t xml:space="preserve">);         </w:t>
      </w:r>
    </w:p>
    <w:p w14:paraId="0F849576" w14:textId="77777777" w:rsidR="002840C0" w:rsidRDefault="002840C0" w:rsidP="002840C0">
      <w:r>
        <w:t xml:space="preserve">         </w:t>
      </w:r>
    </w:p>
    <w:p w14:paraId="6C668D9B" w14:textId="77777777" w:rsidR="002840C0" w:rsidRDefault="002840C0" w:rsidP="002840C0">
      <w:r>
        <w:lastRenderedPageBreak/>
        <w:t xml:space="preserve">        if ($</w:t>
      </w:r>
      <w:proofErr w:type="spellStart"/>
      <w:r>
        <w:t>http_</w:t>
      </w:r>
      <w:proofErr w:type="gramStart"/>
      <w:r>
        <w:t>code</w:t>
      </w:r>
      <w:proofErr w:type="spellEnd"/>
      <w:r>
        <w:t xml:space="preserve"> !</w:t>
      </w:r>
      <w:proofErr w:type="gramEnd"/>
      <w:r>
        <w:t xml:space="preserve">= 200) { </w:t>
      </w:r>
    </w:p>
    <w:p w14:paraId="355366ED" w14:textId="77777777" w:rsidR="002840C0" w:rsidRDefault="002840C0" w:rsidP="002840C0">
      <w:r>
        <w:t xml:space="preserve">            $</w:t>
      </w:r>
      <w:proofErr w:type="spellStart"/>
      <w:r>
        <w:t>error_msg</w:t>
      </w:r>
      <w:proofErr w:type="spellEnd"/>
      <w:r>
        <w:t xml:space="preserve"> = 'Failed to upload file to Google Drive</w:t>
      </w:r>
      <w:proofErr w:type="gramStart"/>
      <w:r>
        <w:t>';</w:t>
      </w:r>
      <w:proofErr w:type="gramEnd"/>
      <w:r>
        <w:t xml:space="preserve"> </w:t>
      </w:r>
    </w:p>
    <w:p w14:paraId="5BA05010" w14:textId="77777777" w:rsidR="002840C0" w:rsidRDefault="002840C0" w:rsidP="002840C0">
      <w:r>
        <w:t xml:space="preserve">            if (</w:t>
      </w:r>
      <w:proofErr w:type="spellStart"/>
      <w:r>
        <w:t>curl_errno</w:t>
      </w:r>
      <w:proofErr w:type="spellEnd"/>
      <w:r>
        <w:t>($</w:t>
      </w:r>
      <w:proofErr w:type="spellStart"/>
      <w:r>
        <w:t>lst</w:t>
      </w:r>
      <w:proofErr w:type="spellEnd"/>
      <w:r>
        <w:t xml:space="preserve">)) { </w:t>
      </w:r>
    </w:p>
    <w:p w14:paraId="302C57F8" w14:textId="77777777" w:rsidR="002840C0" w:rsidRDefault="002840C0" w:rsidP="002840C0">
      <w:r>
        <w:t xml:space="preserve">                $</w:t>
      </w:r>
      <w:proofErr w:type="spellStart"/>
      <w:r>
        <w:t>error_msg</w:t>
      </w:r>
      <w:proofErr w:type="spellEnd"/>
      <w:r>
        <w:t xml:space="preserve"> = </w:t>
      </w:r>
      <w:proofErr w:type="spellStart"/>
      <w:r>
        <w:t>curl_error</w:t>
      </w:r>
      <w:proofErr w:type="spellEnd"/>
      <w:r>
        <w:t>($</w:t>
      </w:r>
      <w:proofErr w:type="spellStart"/>
      <w:r>
        <w:t>lst</w:t>
      </w:r>
      <w:proofErr w:type="spellEnd"/>
      <w:proofErr w:type="gramStart"/>
      <w:r>
        <w:t>);</w:t>
      </w:r>
      <w:proofErr w:type="gramEnd"/>
      <w:r>
        <w:t xml:space="preserve"> </w:t>
      </w:r>
    </w:p>
    <w:p w14:paraId="30379CFC" w14:textId="77777777" w:rsidR="002840C0" w:rsidRDefault="002840C0" w:rsidP="002840C0">
      <w:r>
        <w:t xml:space="preserve">            } </w:t>
      </w:r>
    </w:p>
    <w:p w14:paraId="608E4BDB" w14:textId="77777777" w:rsidR="002840C0" w:rsidRDefault="002840C0" w:rsidP="002840C0">
      <w:r>
        <w:t xml:space="preserve">            throw new </w:t>
      </w:r>
      <w:proofErr w:type="gramStart"/>
      <w:r>
        <w:t>Exception(</w:t>
      </w:r>
      <w:proofErr w:type="gramEnd"/>
      <w:r>
        <w:t>'Error '.$</w:t>
      </w:r>
      <w:proofErr w:type="spellStart"/>
      <w:r>
        <w:t>http_code</w:t>
      </w:r>
      <w:proofErr w:type="spellEnd"/>
      <w:r>
        <w:t>.': '.$</w:t>
      </w:r>
      <w:proofErr w:type="spellStart"/>
      <w:r>
        <w:t>error_msg</w:t>
      </w:r>
      <w:proofErr w:type="spellEnd"/>
      <w:r>
        <w:t xml:space="preserve">); </w:t>
      </w:r>
    </w:p>
    <w:p w14:paraId="4E01085E" w14:textId="77777777" w:rsidR="002840C0" w:rsidRDefault="002840C0" w:rsidP="002840C0">
      <w:r>
        <w:t xml:space="preserve">        } </w:t>
      </w:r>
    </w:p>
    <w:p w14:paraId="18AAE900" w14:textId="77777777" w:rsidR="002840C0" w:rsidRDefault="002840C0" w:rsidP="002840C0">
      <w:r>
        <w:t xml:space="preserve"> </w:t>
      </w:r>
    </w:p>
    <w:p w14:paraId="6FB95939" w14:textId="77777777" w:rsidR="002840C0" w:rsidRDefault="002840C0" w:rsidP="002840C0">
      <w:r>
        <w:t xml:space="preserve">        return $</w:t>
      </w:r>
      <w:proofErr w:type="gramStart"/>
      <w:r>
        <w:t>data;</w:t>
      </w:r>
      <w:proofErr w:type="gramEnd"/>
      <w:r>
        <w:t xml:space="preserve"> </w:t>
      </w:r>
    </w:p>
    <w:p w14:paraId="34A0D0B3" w14:textId="77777777" w:rsidR="002840C0" w:rsidRDefault="002840C0" w:rsidP="002840C0">
      <w:r>
        <w:t xml:space="preserve">    } </w:t>
      </w:r>
    </w:p>
    <w:p w14:paraId="18733992" w14:textId="77777777" w:rsidR="002840C0" w:rsidRDefault="002840C0" w:rsidP="002840C0"/>
    <w:p w14:paraId="17746803" w14:textId="77777777" w:rsidR="002840C0" w:rsidRDefault="002840C0" w:rsidP="002840C0">
      <w:r>
        <w:t xml:space="preserve">     </w:t>
      </w:r>
    </w:p>
    <w:p w14:paraId="67C709FD" w14:textId="77777777" w:rsidR="002840C0" w:rsidRDefault="002840C0" w:rsidP="002840C0">
      <w:r>
        <w:t xml:space="preserve">    public function </w:t>
      </w:r>
      <w:proofErr w:type="spellStart"/>
      <w:proofErr w:type="gramStart"/>
      <w:r>
        <w:t>UpdateFileMeta</w:t>
      </w:r>
      <w:proofErr w:type="spellEnd"/>
      <w:r>
        <w:t>(</w:t>
      </w:r>
      <w:proofErr w:type="gramEnd"/>
      <w:r>
        <w:t>$</w:t>
      </w:r>
      <w:proofErr w:type="spellStart"/>
      <w:r>
        <w:t>access_token</w:t>
      </w:r>
      <w:proofErr w:type="spellEnd"/>
      <w:r>
        <w:t>, $</w:t>
      </w:r>
      <w:proofErr w:type="spellStart"/>
      <w:r>
        <w:t>file_id</w:t>
      </w:r>
      <w:proofErr w:type="spellEnd"/>
      <w:r>
        <w:t>, $</w:t>
      </w:r>
      <w:proofErr w:type="spellStart"/>
      <w:r>
        <w:t>file_meatadata</w:t>
      </w:r>
      <w:proofErr w:type="spellEnd"/>
      <w:r>
        <w:t xml:space="preserve">) { </w:t>
      </w:r>
    </w:p>
    <w:p w14:paraId="59D71303" w14:textId="77777777" w:rsidR="002840C0" w:rsidRDefault="002840C0" w:rsidP="002840C0">
      <w:r>
        <w:t xml:space="preserve">        $</w:t>
      </w:r>
      <w:proofErr w:type="spellStart"/>
      <w:r>
        <w:t>googleURL</w:t>
      </w:r>
      <w:proofErr w:type="spellEnd"/>
      <w:r>
        <w:t xml:space="preserve"> = </w:t>
      </w:r>
      <w:proofErr w:type="gramStart"/>
      <w:r>
        <w:t>self::</w:t>
      </w:r>
      <w:proofErr w:type="gramEnd"/>
      <w:r>
        <w:t>GDRIVE_FILE_META . $</w:t>
      </w:r>
      <w:proofErr w:type="spellStart"/>
      <w:r>
        <w:t>file_</w:t>
      </w:r>
      <w:proofErr w:type="gramStart"/>
      <w:r>
        <w:t>id</w:t>
      </w:r>
      <w:proofErr w:type="spellEnd"/>
      <w:r>
        <w:t>;</w:t>
      </w:r>
      <w:proofErr w:type="gramEnd"/>
      <w:r>
        <w:t xml:space="preserve"> </w:t>
      </w:r>
    </w:p>
    <w:p w14:paraId="2B014DB5" w14:textId="77777777" w:rsidR="002840C0" w:rsidRDefault="002840C0" w:rsidP="002840C0">
      <w:r>
        <w:t xml:space="preserve">         </w:t>
      </w:r>
    </w:p>
    <w:p w14:paraId="6C0ED6A4" w14:textId="77777777" w:rsidR="002840C0" w:rsidRDefault="002840C0" w:rsidP="002840C0">
      <w:r>
        <w:t xml:space="preserve">        $</w:t>
      </w:r>
      <w:proofErr w:type="spellStart"/>
      <w:r>
        <w:t>ch</w:t>
      </w:r>
      <w:proofErr w:type="spellEnd"/>
      <w:r>
        <w:t xml:space="preserve"> = </w:t>
      </w:r>
      <w:proofErr w:type="spellStart"/>
      <w:r>
        <w:t>curl_</w:t>
      </w:r>
      <w:proofErr w:type="gramStart"/>
      <w:r>
        <w:t>init</w:t>
      </w:r>
      <w:proofErr w:type="spellEnd"/>
      <w:r>
        <w:t>(</w:t>
      </w:r>
      <w:proofErr w:type="gramEnd"/>
      <w:r>
        <w:t xml:space="preserve">);         </w:t>
      </w:r>
    </w:p>
    <w:p w14:paraId="104D5322"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ch</w:t>
      </w:r>
      <w:proofErr w:type="spellEnd"/>
      <w:r>
        <w:t>, CURLOPT_URL, $</w:t>
      </w:r>
      <w:proofErr w:type="spellStart"/>
      <w:r>
        <w:t>googleURL</w:t>
      </w:r>
      <w:proofErr w:type="spellEnd"/>
      <w:r>
        <w:t xml:space="preserve">);         </w:t>
      </w:r>
    </w:p>
    <w:p w14:paraId="017AF514"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ch</w:t>
      </w:r>
      <w:proofErr w:type="spellEnd"/>
      <w:r>
        <w:t xml:space="preserve">, CURLOPT_RETURNTRANSFER, 1);         </w:t>
      </w:r>
    </w:p>
    <w:p w14:paraId="6518BCCE"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ch</w:t>
      </w:r>
      <w:proofErr w:type="spellEnd"/>
      <w:r>
        <w:t xml:space="preserve">, CURLOPT_POST, 1);         </w:t>
      </w:r>
    </w:p>
    <w:p w14:paraId="0110220D"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ch</w:t>
      </w:r>
      <w:proofErr w:type="spellEnd"/>
      <w:r>
        <w:t xml:space="preserve">, CURLOPT_SSL_VERIFYPEER, FALSE); </w:t>
      </w:r>
    </w:p>
    <w:p w14:paraId="62F70B49"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ch</w:t>
      </w:r>
      <w:proofErr w:type="spellEnd"/>
      <w:r>
        <w:t>, CURLOPT_HTTPHEADER, array('Content-Type: application/</w:t>
      </w:r>
      <w:proofErr w:type="spellStart"/>
      <w:r>
        <w:t>json</w:t>
      </w:r>
      <w:proofErr w:type="spellEnd"/>
      <w:r>
        <w:t>', 'Authorization: Bearer '. $</w:t>
      </w:r>
      <w:proofErr w:type="spellStart"/>
      <w:r>
        <w:t>access_token</w:t>
      </w:r>
      <w:proofErr w:type="spellEnd"/>
      <w:r>
        <w:t>)</w:t>
      </w:r>
      <w:proofErr w:type="gramStart"/>
      <w:r>
        <w:t>);</w:t>
      </w:r>
      <w:proofErr w:type="gramEnd"/>
      <w:r>
        <w:t xml:space="preserve"> </w:t>
      </w:r>
    </w:p>
    <w:p w14:paraId="3A78E310"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ch</w:t>
      </w:r>
      <w:proofErr w:type="spellEnd"/>
      <w:r>
        <w:t xml:space="preserve">, CURLOPT_CUSTOMREQUEST, 'PATCH'); </w:t>
      </w:r>
    </w:p>
    <w:p w14:paraId="4AAB9F33" w14:textId="77777777" w:rsidR="002840C0" w:rsidRDefault="002840C0" w:rsidP="002840C0">
      <w:r>
        <w:t xml:space="preserve">        </w:t>
      </w:r>
      <w:proofErr w:type="spellStart"/>
      <w:r>
        <w:t>curl_</w:t>
      </w:r>
      <w:proofErr w:type="gramStart"/>
      <w:r>
        <w:t>setopt</w:t>
      </w:r>
      <w:proofErr w:type="spellEnd"/>
      <w:r>
        <w:t>(</w:t>
      </w:r>
      <w:proofErr w:type="gramEnd"/>
      <w:r>
        <w:t>$</w:t>
      </w:r>
      <w:proofErr w:type="spellStart"/>
      <w:r>
        <w:t>ch</w:t>
      </w:r>
      <w:proofErr w:type="spellEnd"/>
      <w:r>
        <w:t xml:space="preserve">, CURLOPT_POSTFIELDS, </w:t>
      </w:r>
      <w:proofErr w:type="spellStart"/>
      <w:r>
        <w:t>json_encode</w:t>
      </w:r>
      <w:proofErr w:type="spellEnd"/>
      <w:r>
        <w:t>($</w:t>
      </w:r>
      <w:proofErr w:type="spellStart"/>
      <w:r>
        <w:t>file_meatadata</w:t>
      </w:r>
      <w:proofErr w:type="spellEnd"/>
      <w:r>
        <w:t xml:space="preserve">)); </w:t>
      </w:r>
    </w:p>
    <w:p w14:paraId="35073ED2" w14:textId="77777777" w:rsidR="002840C0" w:rsidRDefault="002840C0" w:rsidP="002840C0">
      <w:r>
        <w:t xml:space="preserve">        $data = </w:t>
      </w:r>
      <w:proofErr w:type="spellStart"/>
      <w:r>
        <w:t>json_decode</w:t>
      </w:r>
      <w:proofErr w:type="spellEnd"/>
      <w:r>
        <w:t>(</w:t>
      </w:r>
      <w:proofErr w:type="spellStart"/>
      <w:r>
        <w:t>curl_exec</w:t>
      </w:r>
      <w:proofErr w:type="spellEnd"/>
      <w:r>
        <w:t>($</w:t>
      </w:r>
      <w:proofErr w:type="spellStart"/>
      <w:r>
        <w:t>ch</w:t>
      </w:r>
      <w:proofErr w:type="spellEnd"/>
      <w:r>
        <w:t>), true</w:t>
      </w:r>
      <w:proofErr w:type="gramStart"/>
      <w:r>
        <w:t>);</w:t>
      </w:r>
      <w:proofErr w:type="gramEnd"/>
      <w:r>
        <w:t xml:space="preserve"> </w:t>
      </w:r>
    </w:p>
    <w:p w14:paraId="7201C937" w14:textId="77777777" w:rsidR="002840C0" w:rsidRDefault="002840C0" w:rsidP="002840C0">
      <w:r>
        <w:t xml:space="preserve">        $</w:t>
      </w:r>
      <w:proofErr w:type="spellStart"/>
      <w:r>
        <w:t>http_return_code</w:t>
      </w:r>
      <w:proofErr w:type="spellEnd"/>
      <w:r>
        <w:t xml:space="preserve"> = </w:t>
      </w:r>
      <w:proofErr w:type="spellStart"/>
      <w:r>
        <w:t>curl_getinfo</w:t>
      </w:r>
      <w:proofErr w:type="spellEnd"/>
      <w:r>
        <w:t>($</w:t>
      </w:r>
      <w:proofErr w:type="spellStart"/>
      <w:proofErr w:type="gramStart"/>
      <w:r>
        <w:t>ch,CURLINFO</w:t>
      </w:r>
      <w:proofErr w:type="gramEnd"/>
      <w:r>
        <w:t>_HTTP_CODE</w:t>
      </w:r>
      <w:proofErr w:type="spellEnd"/>
      <w:r>
        <w:t xml:space="preserve">);         </w:t>
      </w:r>
    </w:p>
    <w:p w14:paraId="49913565" w14:textId="77777777" w:rsidR="002840C0" w:rsidRDefault="002840C0" w:rsidP="002840C0">
      <w:r>
        <w:t xml:space="preserve">         </w:t>
      </w:r>
    </w:p>
    <w:p w14:paraId="62BA4B9D" w14:textId="77777777" w:rsidR="002840C0" w:rsidRDefault="002840C0" w:rsidP="002840C0">
      <w:r>
        <w:t xml:space="preserve">        if ($</w:t>
      </w:r>
      <w:proofErr w:type="spellStart"/>
      <w:r>
        <w:t>http_return_</w:t>
      </w:r>
      <w:proofErr w:type="gramStart"/>
      <w:r>
        <w:t>code</w:t>
      </w:r>
      <w:proofErr w:type="spellEnd"/>
      <w:r>
        <w:t xml:space="preserve"> !</w:t>
      </w:r>
      <w:proofErr w:type="gramEnd"/>
      <w:r>
        <w:t xml:space="preserve">= 200) { </w:t>
      </w:r>
    </w:p>
    <w:p w14:paraId="1FF3C3C4" w14:textId="77777777" w:rsidR="002840C0" w:rsidRDefault="002840C0" w:rsidP="002840C0">
      <w:r>
        <w:t xml:space="preserve">            $</w:t>
      </w:r>
      <w:proofErr w:type="spellStart"/>
      <w:r>
        <w:t>error_msg</w:t>
      </w:r>
      <w:proofErr w:type="spellEnd"/>
      <w:r>
        <w:t xml:space="preserve"> = 'Failed to update file metadata</w:t>
      </w:r>
      <w:proofErr w:type="gramStart"/>
      <w:r>
        <w:t>';</w:t>
      </w:r>
      <w:proofErr w:type="gramEnd"/>
      <w:r>
        <w:t xml:space="preserve"> </w:t>
      </w:r>
    </w:p>
    <w:p w14:paraId="65AA0819" w14:textId="77777777" w:rsidR="002840C0" w:rsidRDefault="002840C0" w:rsidP="002840C0">
      <w:r>
        <w:lastRenderedPageBreak/>
        <w:t xml:space="preserve">            if (</w:t>
      </w:r>
      <w:proofErr w:type="spellStart"/>
      <w:r>
        <w:t>curl_errno</w:t>
      </w:r>
      <w:proofErr w:type="spellEnd"/>
      <w:r>
        <w:t>($</w:t>
      </w:r>
      <w:proofErr w:type="spellStart"/>
      <w:r>
        <w:t>ch</w:t>
      </w:r>
      <w:proofErr w:type="spellEnd"/>
      <w:r>
        <w:t xml:space="preserve">)) { </w:t>
      </w:r>
    </w:p>
    <w:p w14:paraId="47059560" w14:textId="77777777" w:rsidR="002840C0" w:rsidRDefault="002840C0" w:rsidP="002840C0">
      <w:r>
        <w:t xml:space="preserve">                $</w:t>
      </w:r>
      <w:proofErr w:type="spellStart"/>
      <w:r>
        <w:t>error_msg</w:t>
      </w:r>
      <w:proofErr w:type="spellEnd"/>
      <w:r>
        <w:t xml:space="preserve"> = </w:t>
      </w:r>
      <w:proofErr w:type="spellStart"/>
      <w:r>
        <w:t>curl_error</w:t>
      </w:r>
      <w:proofErr w:type="spellEnd"/>
      <w:r>
        <w:t>($</w:t>
      </w:r>
      <w:proofErr w:type="spellStart"/>
      <w:r>
        <w:t>ch</w:t>
      </w:r>
      <w:proofErr w:type="spellEnd"/>
      <w:proofErr w:type="gramStart"/>
      <w:r>
        <w:t>);</w:t>
      </w:r>
      <w:proofErr w:type="gramEnd"/>
      <w:r>
        <w:t xml:space="preserve"> </w:t>
      </w:r>
    </w:p>
    <w:p w14:paraId="3C406C1A" w14:textId="77777777" w:rsidR="002840C0" w:rsidRDefault="002840C0" w:rsidP="002840C0">
      <w:r>
        <w:t xml:space="preserve">            } </w:t>
      </w:r>
    </w:p>
    <w:p w14:paraId="0E7FEE53" w14:textId="77777777" w:rsidR="002840C0" w:rsidRDefault="002840C0" w:rsidP="002840C0">
      <w:r>
        <w:t xml:space="preserve">            throw new </w:t>
      </w:r>
      <w:proofErr w:type="gramStart"/>
      <w:r>
        <w:t>Exception(</w:t>
      </w:r>
      <w:proofErr w:type="gramEnd"/>
      <w:r>
        <w:t>'Error '.$</w:t>
      </w:r>
      <w:proofErr w:type="spellStart"/>
      <w:r>
        <w:t>http_return_code</w:t>
      </w:r>
      <w:proofErr w:type="spellEnd"/>
      <w:r>
        <w:t>.': '.$</w:t>
      </w:r>
      <w:proofErr w:type="spellStart"/>
      <w:r>
        <w:t>error_msg</w:t>
      </w:r>
      <w:proofErr w:type="spellEnd"/>
      <w:r>
        <w:t xml:space="preserve">); </w:t>
      </w:r>
    </w:p>
    <w:p w14:paraId="5CE6A790" w14:textId="77777777" w:rsidR="002840C0" w:rsidRDefault="002840C0" w:rsidP="002840C0">
      <w:r>
        <w:t xml:space="preserve">        } </w:t>
      </w:r>
    </w:p>
    <w:p w14:paraId="17B72F1C" w14:textId="77777777" w:rsidR="002840C0" w:rsidRDefault="002840C0" w:rsidP="002840C0">
      <w:r>
        <w:t xml:space="preserve"> </w:t>
      </w:r>
    </w:p>
    <w:p w14:paraId="6996F8F2" w14:textId="77777777" w:rsidR="002840C0" w:rsidRDefault="002840C0" w:rsidP="002840C0">
      <w:r>
        <w:t xml:space="preserve">        return $</w:t>
      </w:r>
      <w:proofErr w:type="gramStart"/>
      <w:r>
        <w:t>data;</w:t>
      </w:r>
      <w:proofErr w:type="gramEnd"/>
      <w:r>
        <w:t xml:space="preserve"> </w:t>
      </w:r>
    </w:p>
    <w:p w14:paraId="5FD94975" w14:textId="77777777" w:rsidR="002840C0" w:rsidRDefault="002840C0" w:rsidP="002840C0">
      <w:r>
        <w:t xml:space="preserve">    } </w:t>
      </w:r>
    </w:p>
    <w:p w14:paraId="2DE3FCC6" w14:textId="77777777" w:rsidR="002840C0" w:rsidRDefault="002840C0" w:rsidP="002840C0">
      <w:r>
        <w:t xml:space="preserve">} </w:t>
      </w:r>
    </w:p>
    <w:p w14:paraId="08EA26FF" w14:textId="24E375B3" w:rsidR="002840C0" w:rsidRDefault="002840C0" w:rsidP="002840C0">
      <w:r>
        <w:t>?&gt;</w:t>
      </w:r>
    </w:p>
    <w:p w14:paraId="45271A4F" w14:textId="08293114" w:rsidR="002840C0" w:rsidRDefault="002840C0" w:rsidP="002840C0"/>
    <w:p w14:paraId="2F4C80B7" w14:textId="78D2ED89" w:rsidR="002840C0" w:rsidRPr="002840C0" w:rsidRDefault="002840C0" w:rsidP="002840C0">
      <w:pPr>
        <w:rPr>
          <w:b/>
          <w:bCs/>
        </w:rPr>
      </w:pPr>
      <w:proofErr w:type="spellStart"/>
      <w:r w:rsidRPr="002840C0">
        <w:rPr>
          <w:b/>
          <w:bCs/>
        </w:rPr>
        <w:t>Config.php</w:t>
      </w:r>
      <w:proofErr w:type="spellEnd"/>
    </w:p>
    <w:p w14:paraId="25E67687" w14:textId="77777777" w:rsidR="002840C0" w:rsidRDefault="002840C0" w:rsidP="002840C0">
      <w:r>
        <w:t>&lt;?</w:t>
      </w:r>
      <w:proofErr w:type="spellStart"/>
      <w:r>
        <w:t>php</w:t>
      </w:r>
      <w:proofErr w:type="spellEnd"/>
      <w:r>
        <w:t xml:space="preserve"> </w:t>
      </w:r>
    </w:p>
    <w:p w14:paraId="155DD18B" w14:textId="77777777" w:rsidR="002840C0" w:rsidRDefault="002840C0" w:rsidP="002840C0">
      <w:r>
        <w:t xml:space="preserve">// the database is used to store </w:t>
      </w:r>
      <w:proofErr w:type="spellStart"/>
      <w:r>
        <w:t>fileid</w:t>
      </w:r>
      <w:proofErr w:type="spellEnd"/>
      <w:r>
        <w:t xml:space="preserve"> of files that are uploaded</w:t>
      </w:r>
    </w:p>
    <w:p w14:paraId="4B3C7353" w14:textId="77777777" w:rsidR="002840C0" w:rsidRDefault="002840C0" w:rsidP="002840C0">
      <w:r>
        <w:t xml:space="preserve">// Database connectivity configuration are defined here    </w:t>
      </w:r>
    </w:p>
    <w:p w14:paraId="692108F9" w14:textId="77777777" w:rsidR="002840C0" w:rsidRDefault="002840C0" w:rsidP="002840C0">
      <w:proofErr w:type="gramStart"/>
      <w:r>
        <w:t>define(</w:t>
      </w:r>
      <w:proofErr w:type="gramEnd"/>
      <w:r>
        <w:t xml:space="preserve">'DB_HOST', 'localhost'); </w:t>
      </w:r>
    </w:p>
    <w:p w14:paraId="33621FC9" w14:textId="77777777" w:rsidR="002840C0" w:rsidRDefault="002840C0" w:rsidP="002840C0">
      <w:proofErr w:type="gramStart"/>
      <w:r>
        <w:t>define(</w:t>
      </w:r>
      <w:proofErr w:type="gramEnd"/>
      <w:r>
        <w:t xml:space="preserve">'DB_USERNAME', 'root'); </w:t>
      </w:r>
    </w:p>
    <w:p w14:paraId="566A2800" w14:textId="77777777" w:rsidR="002840C0" w:rsidRDefault="002840C0" w:rsidP="002840C0">
      <w:proofErr w:type="gramStart"/>
      <w:r>
        <w:t>define(</w:t>
      </w:r>
      <w:proofErr w:type="gramEnd"/>
      <w:r>
        <w:t xml:space="preserve">'DB_PASSWORD', 'root'); </w:t>
      </w:r>
    </w:p>
    <w:p w14:paraId="418D7ADE" w14:textId="77777777" w:rsidR="002840C0" w:rsidRDefault="002840C0" w:rsidP="002840C0">
      <w:proofErr w:type="gramStart"/>
      <w:r>
        <w:t>define(</w:t>
      </w:r>
      <w:proofErr w:type="gramEnd"/>
      <w:r>
        <w:t>'DB_NAME', '</w:t>
      </w:r>
      <w:proofErr w:type="spellStart"/>
      <w:r>
        <w:t>gdrive</w:t>
      </w:r>
      <w:proofErr w:type="spellEnd"/>
      <w:r>
        <w:t xml:space="preserve">'); </w:t>
      </w:r>
    </w:p>
    <w:p w14:paraId="6BAF5B95" w14:textId="77777777" w:rsidR="002840C0" w:rsidRDefault="002840C0" w:rsidP="002840C0">
      <w:r>
        <w:t xml:space="preserve"> </w:t>
      </w:r>
    </w:p>
    <w:p w14:paraId="4159412A" w14:textId="77777777" w:rsidR="002840C0" w:rsidRDefault="002840C0" w:rsidP="002840C0">
      <w:r>
        <w:t>// configuration for Google API connectivity</w:t>
      </w:r>
    </w:p>
    <w:p w14:paraId="1825C09A" w14:textId="77777777" w:rsidR="002840C0" w:rsidRDefault="002840C0" w:rsidP="002840C0">
      <w:proofErr w:type="gramStart"/>
      <w:r>
        <w:t>define(</w:t>
      </w:r>
      <w:proofErr w:type="gramEnd"/>
      <w:r>
        <w:t xml:space="preserve">'GOOGLE_CLIENT_ID', ''); </w:t>
      </w:r>
    </w:p>
    <w:p w14:paraId="7B5A8D56" w14:textId="77777777" w:rsidR="002840C0" w:rsidRDefault="002840C0" w:rsidP="002840C0">
      <w:proofErr w:type="gramStart"/>
      <w:r>
        <w:t>define(</w:t>
      </w:r>
      <w:proofErr w:type="gramEnd"/>
      <w:r>
        <w:t xml:space="preserve">'GOOGLE_CLIENT_SECRET', ''); </w:t>
      </w:r>
    </w:p>
    <w:p w14:paraId="5BED21B0" w14:textId="77777777" w:rsidR="002840C0" w:rsidRDefault="002840C0" w:rsidP="002840C0">
      <w:proofErr w:type="gramStart"/>
      <w:r>
        <w:t>define(</w:t>
      </w:r>
      <w:proofErr w:type="gramEnd"/>
      <w:r>
        <w:t xml:space="preserve">'GOOGLE_OAUTH_SCOPE', 'https://www.googleapis.com/auth/drive'); </w:t>
      </w:r>
    </w:p>
    <w:p w14:paraId="33324A1C" w14:textId="77777777" w:rsidR="002840C0" w:rsidRDefault="002840C0" w:rsidP="002840C0">
      <w:proofErr w:type="gramStart"/>
      <w:r>
        <w:t>define(</w:t>
      </w:r>
      <w:proofErr w:type="gramEnd"/>
      <w:r>
        <w:t xml:space="preserve">'REDIRECT_URI', 'http://localhost/gdrive/google_drive_sync.php'); </w:t>
      </w:r>
    </w:p>
    <w:p w14:paraId="2B51E09A" w14:textId="77777777" w:rsidR="002840C0" w:rsidRDefault="002840C0" w:rsidP="002840C0">
      <w:r>
        <w:t xml:space="preserve"> </w:t>
      </w:r>
    </w:p>
    <w:p w14:paraId="7F2231E8" w14:textId="77777777" w:rsidR="002840C0" w:rsidRDefault="002840C0" w:rsidP="002840C0">
      <w:r>
        <w:t xml:space="preserve">// starting session </w:t>
      </w:r>
    </w:p>
    <w:p w14:paraId="5DE199CD" w14:textId="77777777" w:rsidR="002840C0" w:rsidRDefault="002840C0" w:rsidP="002840C0">
      <w:r>
        <w:t>if</w:t>
      </w:r>
      <w:proofErr w:type="gramStart"/>
      <w:r>
        <w:t>(!</w:t>
      </w:r>
      <w:proofErr w:type="spellStart"/>
      <w:r>
        <w:t>session</w:t>
      </w:r>
      <w:proofErr w:type="gramEnd"/>
      <w:r>
        <w:t>_id</w:t>
      </w:r>
      <w:proofErr w:type="spellEnd"/>
      <w:r>
        <w:t xml:space="preserve">()) </w:t>
      </w:r>
      <w:proofErr w:type="spellStart"/>
      <w:r>
        <w:t>session_start</w:t>
      </w:r>
      <w:proofErr w:type="spellEnd"/>
      <w:r>
        <w:t xml:space="preserve">(); </w:t>
      </w:r>
    </w:p>
    <w:p w14:paraId="32D62584" w14:textId="77777777" w:rsidR="002840C0" w:rsidRDefault="002840C0" w:rsidP="002840C0">
      <w:r>
        <w:t xml:space="preserve"> </w:t>
      </w:r>
    </w:p>
    <w:p w14:paraId="5C69FCD6" w14:textId="77777777" w:rsidR="002840C0" w:rsidRDefault="002840C0" w:rsidP="002840C0">
      <w:r>
        <w:lastRenderedPageBreak/>
        <w:t>// OAuth URL for google</w:t>
      </w:r>
    </w:p>
    <w:p w14:paraId="69158D4F" w14:textId="77777777" w:rsidR="002840C0" w:rsidRDefault="002840C0" w:rsidP="002840C0">
      <w:r>
        <w:t>$</w:t>
      </w:r>
      <w:proofErr w:type="spellStart"/>
      <w:r>
        <w:t>OauthURL</w:t>
      </w:r>
      <w:proofErr w:type="spellEnd"/>
      <w:r>
        <w:t xml:space="preserve"> = 'https://accounts.google.com/o/oauth2/</w:t>
      </w:r>
      <w:proofErr w:type="spellStart"/>
      <w:r>
        <w:t>auth?scope</w:t>
      </w:r>
      <w:proofErr w:type="spellEnd"/>
      <w:r>
        <w:t>=</w:t>
      </w:r>
      <w:proofErr w:type="gramStart"/>
      <w:r>
        <w:t>' .</w:t>
      </w:r>
      <w:proofErr w:type="gramEnd"/>
      <w:r>
        <w:t xml:space="preserve"> </w:t>
      </w:r>
      <w:proofErr w:type="spellStart"/>
      <w:proofErr w:type="gramStart"/>
      <w:r>
        <w:t>urlencode</w:t>
      </w:r>
      <w:proofErr w:type="spellEnd"/>
      <w:r>
        <w:t>(</w:t>
      </w:r>
      <w:proofErr w:type="gramEnd"/>
      <w:r>
        <w:t>GOOGLE_OAUTH_SCOPE) . '&amp;</w:t>
      </w:r>
      <w:proofErr w:type="spellStart"/>
      <w:r>
        <w:t>redirect_uri</w:t>
      </w:r>
      <w:proofErr w:type="spellEnd"/>
      <w:r>
        <w:t>=</w:t>
      </w:r>
      <w:proofErr w:type="gramStart"/>
      <w:r>
        <w:t>' .</w:t>
      </w:r>
      <w:proofErr w:type="gramEnd"/>
      <w:r>
        <w:t xml:space="preserve"> REDIRECT_</w:t>
      </w:r>
      <w:proofErr w:type="gramStart"/>
      <w:r>
        <w:t>URI .</w:t>
      </w:r>
      <w:proofErr w:type="gramEnd"/>
      <w:r>
        <w:t xml:space="preserve"> '&amp;</w:t>
      </w:r>
      <w:proofErr w:type="spellStart"/>
      <w:r>
        <w:t>response_type</w:t>
      </w:r>
      <w:proofErr w:type="spellEnd"/>
      <w:r>
        <w:t>=</w:t>
      </w:r>
      <w:proofErr w:type="spellStart"/>
      <w:r>
        <w:t>code&amp;client_id</w:t>
      </w:r>
      <w:proofErr w:type="spellEnd"/>
      <w:r>
        <w:t>=</w:t>
      </w:r>
      <w:proofErr w:type="gramStart"/>
      <w:r>
        <w:t>' .</w:t>
      </w:r>
      <w:proofErr w:type="gramEnd"/>
      <w:r>
        <w:t xml:space="preserve"> GOOGLE_CLIENT_</w:t>
      </w:r>
      <w:proofErr w:type="gramStart"/>
      <w:r>
        <w:t>ID .</w:t>
      </w:r>
      <w:proofErr w:type="gramEnd"/>
      <w:r>
        <w:t xml:space="preserve"> '&amp;</w:t>
      </w:r>
      <w:proofErr w:type="spellStart"/>
      <w:r>
        <w:t>access_type</w:t>
      </w:r>
      <w:proofErr w:type="spellEnd"/>
      <w:r>
        <w:t>=online</w:t>
      </w:r>
      <w:proofErr w:type="gramStart"/>
      <w:r>
        <w:t>';</w:t>
      </w:r>
      <w:proofErr w:type="gramEnd"/>
      <w:r>
        <w:t xml:space="preserve"> </w:t>
      </w:r>
    </w:p>
    <w:p w14:paraId="7ADAFB4B" w14:textId="77777777" w:rsidR="002840C0" w:rsidRDefault="002840C0" w:rsidP="002840C0">
      <w:r>
        <w:t xml:space="preserve"> </w:t>
      </w:r>
    </w:p>
    <w:p w14:paraId="4EEFA491" w14:textId="3DE76628" w:rsidR="002840C0" w:rsidRDefault="002840C0" w:rsidP="002840C0">
      <w:r>
        <w:t>?&gt;</w:t>
      </w:r>
    </w:p>
    <w:p w14:paraId="10776E46" w14:textId="7146D463" w:rsidR="003A34BB" w:rsidRDefault="003A34BB"/>
    <w:p w14:paraId="454EBB39" w14:textId="7DD0CF8C" w:rsidR="002840C0" w:rsidRPr="002840C0" w:rsidRDefault="002840C0">
      <w:pPr>
        <w:rPr>
          <w:b/>
          <w:bCs/>
        </w:rPr>
      </w:pPr>
      <w:proofErr w:type="spellStart"/>
      <w:r w:rsidRPr="002840C0">
        <w:rPr>
          <w:b/>
          <w:bCs/>
        </w:rPr>
        <w:t>Dbconfig.php</w:t>
      </w:r>
      <w:proofErr w:type="spellEnd"/>
    </w:p>
    <w:p w14:paraId="45784BAC" w14:textId="77777777" w:rsidR="002840C0" w:rsidRDefault="002840C0" w:rsidP="002840C0">
      <w:r>
        <w:t>&lt;?</w:t>
      </w:r>
      <w:proofErr w:type="spellStart"/>
      <w:r>
        <w:t>php</w:t>
      </w:r>
      <w:proofErr w:type="spellEnd"/>
      <w:r>
        <w:t xml:space="preserve"> </w:t>
      </w:r>
    </w:p>
    <w:p w14:paraId="32FBE385" w14:textId="77777777" w:rsidR="002840C0" w:rsidRDefault="002840C0" w:rsidP="002840C0">
      <w:r>
        <w:t xml:space="preserve">// Include the main configuration file </w:t>
      </w:r>
    </w:p>
    <w:p w14:paraId="04543D96" w14:textId="77777777" w:rsidR="002840C0" w:rsidRDefault="002840C0" w:rsidP="002840C0">
      <w:proofErr w:type="spellStart"/>
      <w:r>
        <w:t>require_once</w:t>
      </w:r>
      <w:proofErr w:type="spellEnd"/>
      <w:r>
        <w:t xml:space="preserve"> '</w:t>
      </w:r>
      <w:proofErr w:type="spellStart"/>
      <w:r>
        <w:t>config.php</w:t>
      </w:r>
      <w:proofErr w:type="spellEnd"/>
      <w:proofErr w:type="gramStart"/>
      <w:r>
        <w:t>';</w:t>
      </w:r>
      <w:proofErr w:type="gramEnd"/>
      <w:r>
        <w:t xml:space="preserve"> </w:t>
      </w:r>
    </w:p>
    <w:p w14:paraId="2ECB55EC" w14:textId="77777777" w:rsidR="002840C0" w:rsidRDefault="002840C0" w:rsidP="002840C0">
      <w:r>
        <w:t xml:space="preserve"> </w:t>
      </w:r>
    </w:p>
    <w:p w14:paraId="49ABFB93" w14:textId="77777777" w:rsidR="002840C0" w:rsidRDefault="002840C0" w:rsidP="002840C0">
      <w:r>
        <w:t xml:space="preserve">// this creates a new </w:t>
      </w:r>
      <w:proofErr w:type="spellStart"/>
      <w:r>
        <w:t>db</w:t>
      </w:r>
      <w:proofErr w:type="spellEnd"/>
      <w:r>
        <w:t xml:space="preserve"> connection </w:t>
      </w:r>
    </w:p>
    <w:p w14:paraId="65DF231F" w14:textId="77777777" w:rsidR="002840C0" w:rsidRDefault="002840C0" w:rsidP="002840C0">
      <w:r>
        <w:t>$</w:t>
      </w:r>
      <w:proofErr w:type="spellStart"/>
      <w:r>
        <w:t>dbconn</w:t>
      </w:r>
      <w:proofErr w:type="spellEnd"/>
      <w:r>
        <w:t xml:space="preserve"> = new </w:t>
      </w:r>
      <w:proofErr w:type="spellStart"/>
      <w:proofErr w:type="gramStart"/>
      <w:r>
        <w:t>mysqli</w:t>
      </w:r>
      <w:proofErr w:type="spellEnd"/>
      <w:r>
        <w:t>(</w:t>
      </w:r>
      <w:proofErr w:type="gramEnd"/>
      <w:r>
        <w:t xml:space="preserve">DB_HOST, DB_USERNAME, DB_PASSWORD, DB_NAME); </w:t>
      </w:r>
    </w:p>
    <w:p w14:paraId="3C534B9B" w14:textId="77777777" w:rsidR="002840C0" w:rsidRDefault="002840C0" w:rsidP="002840C0">
      <w:r>
        <w:t xml:space="preserve"> </w:t>
      </w:r>
    </w:p>
    <w:p w14:paraId="62885000" w14:textId="77777777" w:rsidR="002840C0" w:rsidRDefault="002840C0" w:rsidP="002840C0">
      <w:r>
        <w:t>// Checking if DB connection succeeded</w:t>
      </w:r>
    </w:p>
    <w:p w14:paraId="2271EFE9" w14:textId="77777777" w:rsidR="002840C0" w:rsidRDefault="002840C0" w:rsidP="002840C0">
      <w:r>
        <w:t>if ($</w:t>
      </w:r>
      <w:proofErr w:type="spellStart"/>
      <w:r>
        <w:t>dbconn</w:t>
      </w:r>
      <w:proofErr w:type="spellEnd"/>
      <w:r>
        <w:t>-&gt;</w:t>
      </w:r>
      <w:proofErr w:type="spellStart"/>
      <w:r>
        <w:t>connect_error</w:t>
      </w:r>
      <w:proofErr w:type="spellEnd"/>
      <w:r>
        <w:t xml:space="preserve">) { </w:t>
      </w:r>
    </w:p>
    <w:p w14:paraId="080D844E" w14:textId="77777777" w:rsidR="002840C0" w:rsidRDefault="002840C0" w:rsidP="002840C0">
      <w:r>
        <w:t xml:space="preserve">    </w:t>
      </w:r>
      <w:proofErr w:type="gramStart"/>
      <w:r>
        <w:t>die(</w:t>
      </w:r>
      <w:proofErr w:type="gramEnd"/>
      <w:r>
        <w:t>"Connection failed: " . $</w:t>
      </w:r>
      <w:proofErr w:type="spellStart"/>
      <w:r>
        <w:t>dbconn</w:t>
      </w:r>
      <w:proofErr w:type="spellEnd"/>
      <w:r>
        <w:t>-&gt;</w:t>
      </w:r>
      <w:proofErr w:type="spellStart"/>
      <w:r>
        <w:t>connect_error</w:t>
      </w:r>
      <w:proofErr w:type="spellEnd"/>
      <w:proofErr w:type="gramStart"/>
      <w:r>
        <w:t>);</w:t>
      </w:r>
      <w:proofErr w:type="gramEnd"/>
      <w:r>
        <w:t xml:space="preserve"> </w:t>
      </w:r>
    </w:p>
    <w:p w14:paraId="099962D4" w14:textId="77777777" w:rsidR="002840C0" w:rsidRDefault="002840C0" w:rsidP="002840C0">
      <w:r>
        <w:t xml:space="preserve">    echo "database connectivity failed due to an error</w:t>
      </w:r>
      <w:proofErr w:type="gramStart"/>
      <w:r>
        <w:t>";</w:t>
      </w:r>
      <w:proofErr w:type="gramEnd"/>
    </w:p>
    <w:p w14:paraId="4EB72140" w14:textId="7BADDD1C" w:rsidR="002840C0" w:rsidRDefault="002840C0" w:rsidP="002840C0">
      <w:r>
        <w:t>}</w:t>
      </w:r>
    </w:p>
    <w:p w14:paraId="58088078" w14:textId="59355AD4" w:rsidR="002840C0" w:rsidRDefault="002840C0" w:rsidP="002840C0"/>
    <w:p w14:paraId="6EEA4BAF" w14:textId="29F4CBEC" w:rsidR="002840C0" w:rsidRPr="002840C0" w:rsidRDefault="002840C0" w:rsidP="002840C0">
      <w:pPr>
        <w:rPr>
          <w:b/>
          <w:bCs/>
        </w:rPr>
      </w:pPr>
      <w:proofErr w:type="spellStart"/>
      <w:r w:rsidRPr="002840C0">
        <w:rPr>
          <w:b/>
          <w:bCs/>
        </w:rPr>
        <w:t>google_drive_sync</w:t>
      </w:r>
      <w:proofErr w:type="spellEnd"/>
    </w:p>
    <w:p w14:paraId="2F3FEB69" w14:textId="4236EA58" w:rsidR="002840C0" w:rsidRDefault="002840C0" w:rsidP="002840C0"/>
    <w:p w14:paraId="3E622AD1" w14:textId="77777777" w:rsidR="002840C0" w:rsidRDefault="002840C0" w:rsidP="002840C0">
      <w:r>
        <w:t>&lt;?</w:t>
      </w:r>
      <w:proofErr w:type="spellStart"/>
      <w:r>
        <w:t>php</w:t>
      </w:r>
      <w:proofErr w:type="spellEnd"/>
      <w:r>
        <w:t xml:space="preserve"> </w:t>
      </w:r>
    </w:p>
    <w:p w14:paraId="57116FDD" w14:textId="77777777" w:rsidR="002840C0" w:rsidRDefault="002840C0" w:rsidP="002840C0">
      <w:r>
        <w:t xml:space="preserve">// Including Google drive </w:t>
      </w:r>
      <w:proofErr w:type="spellStart"/>
      <w:r>
        <w:t>api</w:t>
      </w:r>
      <w:proofErr w:type="spellEnd"/>
      <w:r>
        <w:t xml:space="preserve"> handling classes  </w:t>
      </w:r>
    </w:p>
    <w:p w14:paraId="52FD5D42" w14:textId="77777777" w:rsidR="002840C0" w:rsidRDefault="002840C0" w:rsidP="002840C0">
      <w:proofErr w:type="spellStart"/>
      <w:r>
        <w:t>include_once</w:t>
      </w:r>
      <w:proofErr w:type="spellEnd"/>
      <w:r>
        <w:t xml:space="preserve"> '</w:t>
      </w:r>
      <w:proofErr w:type="spellStart"/>
      <w:r>
        <w:t>GDriveApi.class.php</w:t>
      </w:r>
      <w:proofErr w:type="spellEnd"/>
      <w:proofErr w:type="gramStart"/>
      <w:r>
        <w:t>';</w:t>
      </w:r>
      <w:proofErr w:type="gramEnd"/>
      <w:r>
        <w:t xml:space="preserve"> </w:t>
      </w:r>
    </w:p>
    <w:p w14:paraId="5CEF7D00" w14:textId="77777777" w:rsidR="002840C0" w:rsidRDefault="002840C0" w:rsidP="002840C0">
      <w:r>
        <w:t xml:space="preserve">     </w:t>
      </w:r>
    </w:p>
    <w:p w14:paraId="6A9B4289" w14:textId="77777777" w:rsidR="002840C0" w:rsidRDefault="002840C0" w:rsidP="002840C0">
      <w:r>
        <w:t xml:space="preserve">//Including database </w:t>
      </w:r>
      <w:proofErr w:type="spellStart"/>
      <w:r>
        <w:t>conneciton</w:t>
      </w:r>
      <w:proofErr w:type="spellEnd"/>
      <w:r>
        <w:t xml:space="preserve"> configuration</w:t>
      </w:r>
    </w:p>
    <w:p w14:paraId="6154844B" w14:textId="77777777" w:rsidR="002840C0" w:rsidRDefault="002840C0" w:rsidP="002840C0">
      <w:proofErr w:type="spellStart"/>
      <w:r>
        <w:t>require_once</w:t>
      </w:r>
      <w:proofErr w:type="spellEnd"/>
      <w:r>
        <w:t xml:space="preserve"> '</w:t>
      </w:r>
      <w:proofErr w:type="spellStart"/>
      <w:r>
        <w:t>dbConfig.php</w:t>
      </w:r>
      <w:proofErr w:type="spellEnd"/>
      <w:proofErr w:type="gramStart"/>
      <w:r>
        <w:t>';</w:t>
      </w:r>
      <w:proofErr w:type="gramEnd"/>
      <w:r>
        <w:t xml:space="preserve"> </w:t>
      </w:r>
    </w:p>
    <w:p w14:paraId="02641B20" w14:textId="77777777" w:rsidR="002840C0" w:rsidRDefault="002840C0" w:rsidP="002840C0">
      <w:r>
        <w:lastRenderedPageBreak/>
        <w:t xml:space="preserve"> </w:t>
      </w:r>
    </w:p>
    <w:p w14:paraId="557140FD" w14:textId="77777777" w:rsidR="002840C0" w:rsidRDefault="002840C0" w:rsidP="002840C0">
      <w:r>
        <w:t>$</w:t>
      </w:r>
      <w:proofErr w:type="spellStart"/>
      <w:r>
        <w:t>statusMsg</w:t>
      </w:r>
      <w:proofErr w:type="spellEnd"/>
      <w:r>
        <w:t xml:space="preserve"> = '</w:t>
      </w:r>
      <w:proofErr w:type="gramStart"/>
      <w:r>
        <w:t>';</w:t>
      </w:r>
      <w:proofErr w:type="gramEnd"/>
      <w:r>
        <w:t xml:space="preserve"> </w:t>
      </w:r>
    </w:p>
    <w:p w14:paraId="74D703C0" w14:textId="77777777" w:rsidR="002840C0" w:rsidRDefault="002840C0" w:rsidP="002840C0">
      <w:r>
        <w:t>$status = 'danger</w:t>
      </w:r>
      <w:proofErr w:type="gramStart"/>
      <w:r>
        <w:t>';</w:t>
      </w:r>
      <w:proofErr w:type="gramEnd"/>
      <w:r>
        <w:t xml:space="preserve"> </w:t>
      </w:r>
    </w:p>
    <w:p w14:paraId="77B7C56C" w14:textId="77777777" w:rsidR="002840C0" w:rsidRDefault="002840C0" w:rsidP="002840C0">
      <w:r>
        <w:t>//initialize calling google API</w:t>
      </w:r>
    </w:p>
    <w:p w14:paraId="601DB6FE" w14:textId="77777777" w:rsidR="002840C0" w:rsidRDefault="002840C0" w:rsidP="002840C0">
      <w:r>
        <w:t>if(</w:t>
      </w:r>
      <w:proofErr w:type="spellStart"/>
      <w:r>
        <w:t>isset</w:t>
      </w:r>
      <w:proofErr w:type="spellEnd"/>
      <w:r>
        <w:t>($_GET['code']</w:t>
      </w:r>
      <w:proofErr w:type="gramStart"/>
      <w:r>
        <w:t>)){</w:t>
      </w:r>
      <w:proofErr w:type="gramEnd"/>
      <w:r>
        <w:t xml:space="preserve"> </w:t>
      </w:r>
    </w:p>
    <w:p w14:paraId="6F022ABA" w14:textId="77777777" w:rsidR="002840C0" w:rsidRDefault="002840C0" w:rsidP="002840C0">
      <w:r>
        <w:t xml:space="preserve">     $</w:t>
      </w:r>
      <w:proofErr w:type="spellStart"/>
      <w:r>
        <w:t>GoogleDriveApi</w:t>
      </w:r>
      <w:proofErr w:type="spellEnd"/>
      <w:r>
        <w:t xml:space="preserve"> = new </w:t>
      </w:r>
      <w:proofErr w:type="spellStart"/>
      <w:proofErr w:type="gramStart"/>
      <w:r>
        <w:t>GoogleDriveApi</w:t>
      </w:r>
      <w:proofErr w:type="spellEnd"/>
      <w:r>
        <w:t>(</w:t>
      </w:r>
      <w:proofErr w:type="gramEnd"/>
      <w:r>
        <w:t xml:space="preserve">); </w:t>
      </w:r>
    </w:p>
    <w:p w14:paraId="412E1675" w14:textId="77777777" w:rsidR="002840C0" w:rsidRDefault="002840C0" w:rsidP="002840C0">
      <w:r>
        <w:t xml:space="preserve">     </w:t>
      </w:r>
    </w:p>
    <w:p w14:paraId="20206E22" w14:textId="77777777" w:rsidR="002840C0" w:rsidRDefault="002840C0" w:rsidP="002840C0">
      <w:r>
        <w:t xml:space="preserve">    // check to see if there is previous file upload </w:t>
      </w:r>
    </w:p>
    <w:p w14:paraId="172DC9D9" w14:textId="77777777" w:rsidR="002840C0" w:rsidRDefault="002840C0" w:rsidP="002840C0">
      <w:r>
        <w:t xml:space="preserve">    // </w:t>
      </w:r>
      <w:proofErr w:type="spellStart"/>
      <w:r>
        <w:t>retrive</w:t>
      </w:r>
      <w:proofErr w:type="spellEnd"/>
      <w:r>
        <w:t xml:space="preserve"> reference ID of file from global session variable</w:t>
      </w:r>
    </w:p>
    <w:p w14:paraId="52A545D9" w14:textId="77777777" w:rsidR="002840C0" w:rsidRDefault="002840C0" w:rsidP="002840C0">
      <w:r>
        <w:t xml:space="preserve">    $</w:t>
      </w:r>
      <w:proofErr w:type="spellStart"/>
      <w:r>
        <w:t>file_id</w:t>
      </w:r>
      <w:proofErr w:type="spellEnd"/>
      <w:r>
        <w:t xml:space="preserve"> = $_SESSION['</w:t>
      </w:r>
      <w:proofErr w:type="spellStart"/>
      <w:r>
        <w:t>last_file_id</w:t>
      </w:r>
      <w:proofErr w:type="spellEnd"/>
      <w:r>
        <w:t>'</w:t>
      </w:r>
      <w:proofErr w:type="gramStart"/>
      <w:r>
        <w:t>];</w:t>
      </w:r>
      <w:proofErr w:type="gramEnd"/>
      <w:r>
        <w:t xml:space="preserve"> </w:t>
      </w:r>
    </w:p>
    <w:p w14:paraId="297582A1" w14:textId="77777777" w:rsidR="002840C0" w:rsidRDefault="002840C0" w:rsidP="002840C0">
      <w:r>
        <w:t xml:space="preserve">    </w:t>
      </w:r>
    </w:p>
    <w:p w14:paraId="1C212A70" w14:textId="77777777" w:rsidR="002840C0" w:rsidRDefault="002840C0" w:rsidP="002840C0">
      <w:r>
        <w:t xml:space="preserve">    //proceed if empty</w:t>
      </w:r>
    </w:p>
    <w:p w14:paraId="3F65DD42" w14:textId="77777777" w:rsidR="002840C0" w:rsidRDefault="002840C0" w:rsidP="002840C0">
      <w:r>
        <w:t xml:space="preserve">    if</w:t>
      </w:r>
      <w:proofErr w:type="gramStart"/>
      <w:r>
        <w:t>(!empty</w:t>
      </w:r>
      <w:proofErr w:type="gramEnd"/>
      <w:r>
        <w:t>($</w:t>
      </w:r>
      <w:proofErr w:type="spellStart"/>
      <w:r>
        <w:t>file_id</w:t>
      </w:r>
      <w:proofErr w:type="spellEnd"/>
      <w:r>
        <w:t xml:space="preserve">)){ </w:t>
      </w:r>
    </w:p>
    <w:p w14:paraId="41E60D42" w14:textId="77777777" w:rsidR="002840C0" w:rsidRDefault="002840C0" w:rsidP="002840C0">
      <w:r>
        <w:t xml:space="preserve">         </w:t>
      </w:r>
    </w:p>
    <w:p w14:paraId="3197867A" w14:textId="77777777" w:rsidR="002840C0" w:rsidRDefault="002840C0" w:rsidP="002840C0">
      <w:r>
        <w:t xml:space="preserve">        // Fetch file details from the database </w:t>
      </w:r>
    </w:p>
    <w:p w14:paraId="1D0EC692" w14:textId="77777777" w:rsidR="002840C0" w:rsidRDefault="002840C0" w:rsidP="002840C0">
      <w:r>
        <w:t xml:space="preserve">        $</w:t>
      </w:r>
      <w:proofErr w:type="spellStart"/>
      <w:r>
        <w:t>sqlquery</w:t>
      </w:r>
      <w:proofErr w:type="spellEnd"/>
      <w:r>
        <w:t xml:space="preserve"> = "SELECT * FROM </w:t>
      </w:r>
      <w:proofErr w:type="spellStart"/>
      <w:r>
        <w:t>drive_files</w:t>
      </w:r>
      <w:proofErr w:type="spellEnd"/>
      <w:r>
        <w:t xml:space="preserve"> WHERE id </w:t>
      </w:r>
      <w:proofErr w:type="gramStart"/>
      <w:r>
        <w:t>= ?</w:t>
      </w:r>
      <w:proofErr w:type="gramEnd"/>
      <w:r>
        <w:t xml:space="preserve">"; </w:t>
      </w:r>
    </w:p>
    <w:p w14:paraId="5AE4971E" w14:textId="77777777" w:rsidR="002840C0" w:rsidRDefault="002840C0" w:rsidP="002840C0">
      <w:r>
        <w:t xml:space="preserve">        $statement = $</w:t>
      </w:r>
      <w:proofErr w:type="spellStart"/>
      <w:r>
        <w:t>dbconn</w:t>
      </w:r>
      <w:proofErr w:type="spellEnd"/>
      <w:r>
        <w:t>-&gt;prepare($</w:t>
      </w:r>
      <w:proofErr w:type="spellStart"/>
      <w:r>
        <w:t>sqlquery</w:t>
      </w:r>
      <w:proofErr w:type="spellEnd"/>
      <w:proofErr w:type="gramStart"/>
      <w:r>
        <w:t>);</w:t>
      </w:r>
      <w:proofErr w:type="gramEnd"/>
      <w:r>
        <w:t xml:space="preserve">  </w:t>
      </w:r>
    </w:p>
    <w:p w14:paraId="0E865010" w14:textId="77777777" w:rsidR="002840C0" w:rsidRDefault="002840C0" w:rsidP="002840C0">
      <w:r>
        <w:t xml:space="preserve">        $statement-&gt;</w:t>
      </w:r>
      <w:proofErr w:type="spellStart"/>
      <w:r>
        <w:t>bind_</w:t>
      </w:r>
      <w:proofErr w:type="gramStart"/>
      <w:r>
        <w:t>param</w:t>
      </w:r>
      <w:proofErr w:type="spellEnd"/>
      <w:r>
        <w:t>(</w:t>
      </w:r>
      <w:proofErr w:type="gramEnd"/>
      <w:r>
        <w:t>"</w:t>
      </w:r>
      <w:proofErr w:type="spellStart"/>
      <w:r>
        <w:t>i</w:t>
      </w:r>
      <w:proofErr w:type="spellEnd"/>
      <w:r>
        <w:t>", $</w:t>
      </w:r>
      <w:proofErr w:type="spellStart"/>
      <w:r>
        <w:t>db_file_id</w:t>
      </w:r>
      <w:proofErr w:type="spellEnd"/>
      <w:r>
        <w:t xml:space="preserve">); </w:t>
      </w:r>
    </w:p>
    <w:p w14:paraId="51BA3A72" w14:textId="77777777" w:rsidR="002840C0" w:rsidRDefault="002840C0" w:rsidP="002840C0">
      <w:r>
        <w:t xml:space="preserve">        $</w:t>
      </w:r>
      <w:proofErr w:type="spellStart"/>
      <w:r>
        <w:t>db_file_id</w:t>
      </w:r>
      <w:proofErr w:type="spellEnd"/>
      <w:r>
        <w:t xml:space="preserve"> = $</w:t>
      </w:r>
      <w:proofErr w:type="spellStart"/>
      <w:r>
        <w:t>file_</w:t>
      </w:r>
      <w:proofErr w:type="gramStart"/>
      <w:r>
        <w:t>id</w:t>
      </w:r>
      <w:proofErr w:type="spellEnd"/>
      <w:r>
        <w:t>;</w:t>
      </w:r>
      <w:proofErr w:type="gramEnd"/>
      <w:r>
        <w:t xml:space="preserve"> </w:t>
      </w:r>
    </w:p>
    <w:p w14:paraId="70610FF0" w14:textId="77777777" w:rsidR="002840C0" w:rsidRDefault="002840C0" w:rsidP="002840C0">
      <w:r>
        <w:t xml:space="preserve">        $statement-&gt;</w:t>
      </w:r>
      <w:proofErr w:type="gramStart"/>
      <w:r>
        <w:t>execute(</w:t>
      </w:r>
      <w:proofErr w:type="gramEnd"/>
      <w:r>
        <w:t xml:space="preserve">); </w:t>
      </w:r>
    </w:p>
    <w:p w14:paraId="56AD52F0" w14:textId="77777777" w:rsidR="002840C0" w:rsidRDefault="002840C0" w:rsidP="002840C0">
      <w:r>
        <w:t xml:space="preserve">        $result = $statement-&gt;</w:t>
      </w:r>
      <w:proofErr w:type="spellStart"/>
      <w:r>
        <w:t>get_</w:t>
      </w:r>
      <w:proofErr w:type="gramStart"/>
      <w:r>
        <w:t>result</w:t>
      </w:r>
      <w:proofErr w:type="spellEnd"/>
      <w:r>
        <w:t>(</w:t>
      </w:r>
      <w:proofErr w:type="gramEnd"/>
      <w:r>
        <w:t xml:space="preserve">); </w:t>
      </w:r>
    </w:p>
    <w:p w14:paraId="525398A1" w14:textId="77777777" w:rsidR="002840C0" w:rsidRDefault="002840C0" w:rsidP="002840C0">
      <w:r>
        <w:t xml:space="preserve">        $</w:t>
      </w:r>
      <w:proofErr w:type="spellStart"/>
      <w:r>
        <w:t>fileData</w:t>
      </w:r>
      <w:proofErr w:type="spellEnd"/>
      <w:r>
        <w:t xml:space="preserve"> = $result-&gt;</w:t>
      </w:r>
      <w:proofErr w:type="spellStart"/>
      <w:r>
        <w:t>fetch_</w:t>
      </w:r>
      <w:proofErr w:type="gramStart"/>
      <w:r>
        <w:t>assoc</w:t>
      </w:r>
      <w:proofErr w:type="spellEnd"/>
      <w:r>
        <w:t>(</w:t>
      </w:r>
      <w:proofErr w:type="gramEnd"/>
      <w:r>
        <w:t xml:space="preserve">); </w:t>
      </w:r>
    </w:p>
    <w:p w14:paraId="6C13315A" w14:textId="77777777" w:rsidR="002840C0" w:rsidRDefault="002840C0" w:rsidP="002840C0">
      <w:r>
        <w:t xml:space="preserve">         </w:t>
      </w:r>
    </w:p>
    <w:p w14:paraId="375933DF" w14:textId="77777777" w:rsidR="002840C0" w:rsidRDefault="002840C0" w:rsidP="002840C0">
      <w:r>
        <w:t xml:space="preserve">        if</w:t>
      </w:r>
      <w:proofErr w:type="gramStart"/>
      <w:r>
        <w:t>(!empty</w:t>
      </w:r>
      <w:proofErr w:type="gramEnd"/>
      <w:r>
        <w:t>($</w:t>
      </w:r>
      <w:proofErr w:type="spellStart"/>
      <w:r>
        <w:t>fileData</w:t>
      </w:r>
      <w:proofErr w:type="spellEnd"/>
      <w:r>
        <w:t xml:space="preserve">)){ </w:t>
      </w:r>
    </w:p>
    <w:p w14:paraId="7427B452" w14:textId="77777777" w:rsidR="002840C0" w:rsidRDefault="002840C0" w:rsidP="002840C0">
      <w:r>
        <w:t xml:space="preserve">            $</w:t>
      </w:r>
      <w:proofErr w:type="spellStart"/>
      <w:r>
        <w:t>file_name</w:t>
      </w:r>
      <w:proofErr w:type="spellEnd"/>
      <w:r>
        <w:t xml:space="preserve"> = $</w:t>
      </w:r>
      <w:proofErr w:type="spellStart"/>
      <w:r>
        <w:t>fileData</w:t>
      </w:r>
      <w:proofErr w:type="spellEnd"/>
      <w:r>
        <w:t>['</w:t>
      </w:r>
      <w:proofErr w:type="spellStart"/>
      <w:r>
        <w:t>file_name</w:t>
      </w:r>
      <w:proofErr w:type="spellEnd"/>
      <w:r>
        <w:t>'</w:t>
      </w:r>
      <w:proofErr w:type="gramStart"/>
      <w:r>
        <w:t>];</w:t>
      </w:r>
      <w:proofErr w:type="gramEnd"/>
      <w:r>
        <w:t xml:space="preserve"> </w:t>
      </w:r>
    </w:p>
    <w:p w14:paraId="323DA47A" w14:textId="77777777" w:rsidR="002840C0" w:rsidRDefault="002840C0" w:rsidP="002840C0">
      <w:r>
        <w:t xml:space="preserve">            $</w:t>
      </w:r>
      <w:proofErr w:type="spellStart"/>
      <w:r>
        <w:t>target_file</w:t>
      </w:r>
      <w:proofErr w:type="spellEnd"/>
      <w:r>
        <w:t xml:space="preserve"> = 'uploads/</w:t>
      </w:r>
      <w:proofErr w:type="gramStart"/>
      <w:r>
        <w:t>'.$</w:t>
      </w:r>
      <w:proofErr w:type="spellStart"/>
      <w:proofErr w:type="gramEnd"/>
      <w:r>
        <w:t>file_name</w:t>
      </w:r>
      <w:proofErr w:type="spellEnd"/>
      <w:r>
        <w:t xml:space="preserve">; </w:t>
      </w:r>
    </w:p>
    <w:p w14:paraId="01DBAB60" w14:textId="77777777" w:rsidR="002840C0" w:rsidRDefault="002840C0" w:rsidP="002840C0">
      <w:r>
        <w:t xml:space="preserve">            $</w:t>
      </w:r>
      <w:proofErr w:type="spellStart"/>
      <w:r>
        <w:t>file_content</w:t>
      </w:r>
      <w:proofErr w:type="spellEnd"/>
      <w:r>
        <w:t xml:space="preserve"> = </w:t>
      </w:r>
      <w:proofErr w:type="spellStart"/>
      <w:r>
        <w:t>file_get_contents</w:t>
      </w:r>
      <w:proofErr w:type="spellEnd"/>
      <w:r>
        <w:t>($</w:t>
      </w:r>
      <w:proofErr w:type="spellStart"/>
      <w:r>
        <w:t>target_file</w:t>
      </w:r>
      <w:proofErr w:type="spellEnd"/>
      <w:proofErr w:type="gramStart"/>
      <w:r>
        <w:t>);</w:t>
      </w:r>
      <w:proofErr w:type="gramEnd"/>
      <w:r>
        <w:t xml:space="preserve"> </w:t>
      </w:r>
    </w:p>
    <w:p w14:paraId="634A2730" w14:textId="77777777" w:rsidR="002840C0" w:rsidRDefault="002840C0" w:rsidP="002840C0">
      <w:r>
        <w:t xml:space="preserve">            $</w:t>
      </w:r>
      <w:proofErr w:type="spellStart"/>
      <w:r>
        <w:t>mime_type</w:t>
      </w:r>
      <w:proofErr w:type="spellEnd"/>
      <w:r>
        <w:t xml:space="preserve"> = </w:t>
      </w:r>
      <w:proofErr w:type="spellStart"/>
      <w:r>
        <w:t>mime_content_type</w:t>
      </w:r>
      <w:proofErr w:type="spellEnd"/>
      <w:r>
        <w:t>($</w:t>
      </w:r>
      <w:proofErr w:type="spellStart"/>
      <w:r>
        <w:t>target_file</w:t>
      </w:r>
      <w:proofErr w:type="spellEnd"/>
      <w:proofErr w:type="gramStart"/>
      <w:r>
        <w:t>);</w:t>
      </w:r>
      <w:proofErr w:type="gramEnd"/>
      <w:r>
        <w:t xml:space="preserve"> </w:t>
      </w:r>
    </w:p>
    <w:p w14:paraId="2ECE47D0" w14:textId="77777777" w:rsidR="002840C0" w:rsidRDefault="002840C0" w:rsidP="002840C0">
      <w:r>
        <w:t xml:space="preserve">             </w:t>
      </w:r>
    </w:p>
    <w:p w14:paraId="3AA5CC35" w14:textId="77777777" w:rsidR="002840C0" w:rsidRDefault="002840C0" w:rsidP="002840C0">
      <w:r>
        <w:lastRenderedPageBreak/>
        <w:t xml:space="preserve">            // </w:t>
      </w:r>
      <w:proofErr w:type="spellStart"/>
      <w:r>
        <w:t>retrive</w:t>
      </w:r>
      <w:proofErr w:type="spellEnd"/>
      <w:r>
        <w:t xml:space="preserve"> the access token from google </w:t>
      </w:r>
    </w:p>
    <w:p w14:paraId="0597D856" w14:textId="77777777" w:rsidR="002840C0" w:rsidRDefault="002840C0" w:rsidP="002840C0">
      <w:r>
        <w:t xml:space="preserve">            if</w:t>
      </w:r>
      <w:proofErr w:type="gramStart"/>
      <w:r>
        <w:t>(!empty</w:t>
      </w:r>
      <w:proofErr w:type="gramEnd"/>
      <w:r>
        <w:t>($_SESSION['</w:t>
      </w:r>
      <w:proofErr w:type="spellStart"/>
      <w:r>
        <w:t>google_access_token</w:t>
      </w:r>
      <w:proofErr w:type="spellEnd"/>
      <w:r>
        <w:t xml:space="preserve">'])){ </w:t>
      </w:r>
    </w:p>
    <w:p w14:paraId="2D530EDF" w14:textId="77777777" w:rsidR="002840C0" w:rsidRDefault="002840C0" w:rsidP="002840C0">
      <w:r>
        <w:t xml:space="preserve">                $</w:t>
      </w:r>
      <w:proofErr w:type="spellStart"/>
      <w:r>
        <w:t>access_token</w:t>
      </w:r>
      <w:proofErr w:type="spellEnd"/>
      <w:r>
        <w:t xml:space="preserve"> = $_SESSION['</w:t>
      </w:r>
      <w:proofErr w:type="spellStart"/>
      <w:r>
        <w:t>google_access_token</w:t>
      </w:r>
      <w:proofErr w:type="spellEnd"/>
      <w:r>
        <w:t>'</w:t>
      </w:r>
      <w:proofErr w:type="gramStart"/>
      <w:r>
        <w:t>];</w:t>
      </w:r>
      <w:proofErr w:type="gramEnd"/>
      <w:r>
        <w:t xml:space="preserve"> </w:t>
      </w:r>
    </w:p>
    <w:p w14:paraId="666E3A41" w14:textId="77777777" w:rsidR="002840C0" w:rsidRDefault="002840C0" w:rsidP="002840C0">
      <w:r>
        <w:t xml:space="preserve">            </w:t>
      </w:r>
      <w:proofErr w:type="gramStart"/>
      <w:r>
        <w:t>}else</w:t>
      </w:r>
      <w:proofErr w:type="gramEnd"/>
      <w:r>
        <w:t xml:space="preserve">{ </w:t>
      </w:r>
    </w:p>
    <w:p w14:paraId="2DBDC720" w14:textId="77777777" w:rsidR="002840C0" w:rsidRDefault="002840C0" w:rsidP="002840C0">
      <w:r>
        <w:t xml:space="preserve">                $data = $</w:t>
      </w:r>
      <w:proofErr w:type="spellStart"/>
      <w:r>
        <w:t>GoogleDriveApi</w:t>
      </w:r>
      <w:proofErr w:type="spellEnd"/>
      <w:r>
        <w:t>-&gt;</w:t>
      </w:r>
      <w:proofErr w:type="spellStart"/>
      <w:proofErr w:type="gramStart"/>
      <w:r>
        <w:t>GetAccessToken</w:t>
      </w:r>
      <w:proofErr w:type="spellEnd"/>
      <w:r>
        <w:t>(</w:t>
      </w:r>
      <w:proofErr w:type="gramEnd"/>
      <w:r>
        <w:t xml:space="preserve">GOOGLE_CLIENT_ID, REDIRECT_URI, GOOGLE_CLIENT_SECRET, $_GET['code']); </w:t>
      </w:r>
    </w:p>
    <w:p w14:paraId="648CE599" w14:textId="77777777" w:rsidR="002840C0" w:rsidRDefault="002840C0" w:rsidP="002840C0">
      <w:r>
        <w:t xml:space="preserve">                $</w:t>
      </w:r>
      <w:proofErr w:type="spellStart"/>
      <w:r>
        <w:t>access_token</w:t>
      </w:r>
      <w:proofErr w:type="spellEnd"/>
      <w:r>
        <w:t xml:space="preserve"> = $data['</w:t>
      </w:r>
      <w:proofErr w:type="spellStart"/>
      <w:r>
        <w:t>access_token</w:t>
      </w:r>
      <w:proofErr w:type="spellEnd"/>
      <w:r>
        <w:t>'</w:t>
      </w:r>
      <w:proofErr w:type="gramStart"/>
      <w:r>
        <w:t>];</w:t>
      </w:r>
      <w:proofErr w:type="gramEnd"/>
      <w:r>
        <w:t xml:space="preserve"> </w:t>
      </w:r>
    </w:p>
    <w:p w14:paraId="0C5109A8" w14:textId="77777777" w:rsidR="002840C0" w:rsidRDefault="002840C0" w:rsidP="002840C0">
      <w:r>
        <w:t xml:space="preserve">                $_SESSION['</w:t>
      </w:r>
      <w:proofErr w:type="spellStart"/>
      <w:r>
        <w:t>google_access_token</w:t>
      </w:r>
      <w:proofErr w:type="spellEnd"/>
      <w:r>
        <w:t>'] = $</w:t>
      </w:r>
      <w:proofErr w:type="spellStart"/>
      <w:r>
        <w:t>access_</w:t>
      </w:r>
      <w:proofErr w:type="gramStart"/>
      <w:r>
        <w:t>token</w:t>
      </w:r>
      <w:proofErr w:type="spellEnd"/>
      <w:r>
        <w:t>;</w:t>
      </w:r>
      <w:proofErr w:type="gramEnd"/>
      <w:r>
        <w:t xml:space="preserve"> </w:t>
      </w:r>
    </w:p>
    <w:p w14:paraId="1BEC3B2A" w14:textId="77777777" w:rsidR="002840C0" w:rsidRDefault="002840C0" w:rsidP="002840C0">
      <w:r>
        <w:t xml:space="preserve">            } </w:t>
      </w:r>
    </w:p>
    <w:p w14:paraId="50A67886" w14:textId="77777777" w:rsidR="002840C0" w:rsidRDefault="002840C0" w:rsidP="002840C0">
      <w:r>
        <w:t xml:space="preserve">            </w:t>
      </w:r>
    </w:p>
    <w:p w14:paraId="1D6A8459" w14:textId="77777777" w:rsidR="002840C0" w:rsidRDefault="002840C0" w:rsidP="002840C0">
      <w:r>
        <w:t xml:space="preserve">            //upload if the access token retrieval was successful</w:t>
      </w:r>
    </w:p>
    <w:p w14:paraId="1A6411BE" w14:textId="77777777" w:rsidR="002840C0" w:rsidRDefault="002840C0" w:rsidP="002840C0">
      <w:r>
        <w:t xml:space="preserve">            if</w:t>
      </w:r>
      <w:proofErr w:type="gramStart"/>
      <w:r>
        <w:t>(!empty</w:t>
      </w:r>
      <w:proofErr w:type="gramEnd"/>
      <w:r>
        <w:t>($</w:t>
      </w:r>
      <w:proofErr w:type="spellStart"/>
      <w:r>
        <w:t>access_token</w:t>
      </w:r>
      <w:proofErr w:type="spellEnd"/>
      <w:r>
        <w:t xml:space="preserve">)){ </w:t>
      </w:r>
    </w:p>
    <w:p w14:paraId="0C095D79" w14:textId="77777777" w:rsidR="002840C0" w:rsidRDefault="002840C0" w:rsidP="002840C0">
      <w:r>
        <w:t xml:space="preserve">                 </w:t>
      </w:r>
    </w:p>
    <w:p w14:paraId="5E53AE51" w14:textId="77777777" w:rsidR="002840C0" w:rsidRDefault="002840C0" w:rsidP="002840C0">
      <w:r>
        <w:t xml:space="preserve">                try { </w:t>
      </w:r>
    </w:p>
    <w:p w14:paraId="4B533E94" w14:textId="77777777" w:rsidR="002840C0" w:rsidRDefault="002840C0" w:rsidP="002840C0">
      <w:r>
        <w:t xml:space="preserve">                    // Upload file to Google drive </w:t>
      </w:r>
    </w:p>
    <w:p w14:paraId="539495D9" w14:textId="77777777" w:rsidR="002840C0" w:rsidRDefault="002840C0" w:rsidP="002840C0">
      <w:r>
        <w:t xml:space="preserve">                    $</w:t>
      </w:r>
      <w:proofErr w:type="spellStart"/>
      <w:r>
        <w:t>drive_file_id</w:t>
      </w:r>
      <w:proofErr w:type="spellEnd"/>
      <w:r>
        <w:t xml:space="preserve"> = $</w:t>
      </w:r>
      <w:proofErr w:type="spellStart"/>
      <w:r>
        <w:t>GoogleDriveApi</w:t>
      </w:r>
      <w:proofErr w:type="spellEnd"/>
      <w:r>
        <w:t>-&gt;</w:t>
      </w:r>
      <w:proofErr w:type="spellStart"/>
      <w:proofErr w:type="gramStart"/>
      <w:r>
        <w:t>UploadFileToDrive</w:t>
      </w:r>
      <w:proofErr w:type="spellEnd"/>
      <w:r>
        <w:t>(</w:t>
      </w:r>
      <w:proofErr w:type="gramEnd"/>
      <w:r>
        <w:t>$</w:t>
      </w:r>
      <w:proofErr w:type="spellStart"/>
      <w:r>
        <w:t>access_token</w:t>
      </w:r>
      <w:proofErr w:type="spellEnd"/>
      <w:r>
        <w:t>, $</w:t>
      </w:r>
      <w:proofErr w:type="spellStart"/>
      <w:r>
        <w:t>file_content</w:t>
      </w:r>
      <w:proofErr w:type="spellEnd"/>
      <w:r>
        <w:t>, $</w:t>
      </w:r>
      <w:proofErr w:type="spellStart"/>
      <w:r>
        <w:t>mime_type</w:t>
      </w:r>
      <w:proofErr w:type="spellEnd"/>
      <w:r>
        <w:t xml:space="preserve">); </w:t>
      </w:r>
    </w:p>
    <w:p w14:paraId="064576C2" w14:textId="77777777" w:rsidR="002840C0" w:rsidRDefault="002840C0" w:rsidP="002840C0">
      <w:r>
        <w:t xml:space="preserve">                    </w:t>
      </w:r>
    </w:p>
    <w:p w14:paraId="31E9AA8C" w14:textId="77777777" w:rsidR="002840C0" w:rsidRDefault="002840C0" w:rsidP="002840C0">
      <w:r>
        <w:t xml:space="preserve">                    </w:t>
      </w:r>
    </w:p>
    <w:p w14:paraId="6C408DEE" w14:textId="77777777" w:rsidR="002840C0" w:rsidRDefault="002840C0" w:rsidP="002840C0">
      <w:r>
        <w:t xml:space="preserve">                    </w:t>
      </w:r>
    </w:p>
    <w:p w14:paraId="0391D1D6" w14:textId="77777777" w:rsidR="002840C0" w:rsidRDefault="002840C0" w:rsidP="002840C0">
      <w:r>
        <w:t xml:space="preserve">                    if($</w:t>
      </w:r>
      <w:proofErr w:type="spellStart"/>
      <w:r>
        <w:t>drive_file_</w:t>
      </w:r>
      <w:proofErr w:type="gramStart"/>
      <w:r>
        <w:t>id</w:t>
      </w:r>
      <w:proofErr w:type="spellEnd"/>
      <w:r>
        <w:t>){</w:t>
      </w:r>
      <w:proofErr w:type="gramEnd"/>
      <w:r>
        <w:t xml:space="preserve"> </w:t>
      </w:r>
    </w:p>
    <w:p w14:paraId="0C2BA14A" w14:textId="77777777" w:rsidR="002840C0" w:rsidRDefault="002840C0" w:rsidP="002840C0">
      <w:r>
        <w:t xml:space="preserve">                        $</w:t>
      </w:r>
      <w:proofErr w:type="spellStart"/>
      <w:r>
        <w:t>file_meta</w:t>
      </w:r>
      <w:proofErr w:type="spellEnd"/>
      <w:r>
        <w:t xml:space="preserve"> = </w:t>
      </w:r>
      <w:proofErr w:type="gramStart"/>
      <w:r>
        <w:t>array(</w:t>
      </w:r>
      <w:proofErr w:type="gramEnd"/>
      <w:r>
        <w:t xml:space="preserve"> </w:t>
      </w:r>
    </w:p>
    <w:p w14:paraId="00D73D3F" w14:textId="77777777" w:rsidR="002840C0" w:rsidRDefault="002840C0" w:rsidP="002840C0">
      <w:r>
        <w:t xml:space="preserve">                            'name' =&gt; </w:t>
      </w:r>
      <w:proofErr w:type="spellStart"/>
      <w:r>
        <w:t>basename</w:t>
      </w:r>
      <w:proofErr w:type="spellEnd"/>
      <w:r>
        <w:t>($</w:t>
      </w:r>
      <w:proofErr w:type="spellStart"/>
      <w:r>
        <w:t>file_name</w:t>
      </w:r>
      <w:proofErr w:type="spellEnd"/>
      <w:r>
        <w:t xml:space="preserve">) </w:t>
      </w:r>
    </w:p>
    <w:p w14:paraId="5C55578D" w14:textId="77777777" w:rsidR="002840C0" w:rsidRDefault="002840C0" w:rsidP="002840C0">
      <w:r>
        <w:t xml:space="preserve">                        ); </w:t>
      </w:r>
    </w:p>
    <w:p w14:paraId="510CA8DE" w14:textId="77777777" w:rsidR="002840C0" w:rsidRDefault="002840C0" w:rsidP="002840C0">
      <w:r>
        <w:t xml:space="preserve">                        </w:t>
      </w:r>
    </w:p>
    <w:p w14:paraId="6DB7407C" w14:textId="77777777" w:rsidR="002840C0" w:rsidRDefault="002840C0" w:rsidP="002840C0">
      <w:r>
        <w:t xml:space="preserve">                        </w:t>
      </w:r>
    </w:p>
    <w:p w14:paraId="2A31CE35" w14:textId="77777777" w:rsidR="002840C0" w:rsidRDefault="002840C0" w:rsidP="002840C0">
      <w:r>
        <w:t xml:space="preserve">                      </w:t>
      </w:r>
    </w:p>
    <w:p w14:paraId="53C09627" w14:textId="77777777" w:rsidR="002840C0" w:rsidRDefault="002840C0" w:rsidP="002840C0">
      <w:r>
        <w:t xml:space="preserve">                         </w:t>
      </w:r>
    </w:p>
    <w:p w14:paraId="1E4D3A46" w14:textId="77777777" w:rsidR="002840C0" w:rsidRDefault="002840C0" w:rsidP="002840C0">
      <w:r>
        <w:t xml:space="preserve">                        // Updating the metadata of the file in Google drive </w:t>
      </w:r>
    </w:p>
    <w:p w14:paraId="13C15CAF" w14:textId="77777777" w:rsidR="002840C0" w:rsidRDefault="002840C0" w:rsidP="002840C0">
      <w:r>
        <w:lastRenderedPageBreak/>
        <w:t xml:space="preserve">                        $</w:t>
      </w:r>
      <w:proofErr w:type="spellStart"/>
      <w:r>
        <w:t>gdrive_metadata</w:t>
      </w:r>
      <w:proofErr w:type="spellEnd"/>
      <w:r>
        <w:t xml:space="preserve"> = $</w:t>
      </w:r>
      <w:proofErr w:type="spellStart"/>
      <w:r>
        <w:t>GoogleDriveApi</w:t>
      </w:r>
      <w:proofErr w:type="spellEnd"/>
      <w:r>
        <w:t>-&gt;</w:t>
      </w:r>
      <w:proofErr w:type="spellStart"/>
      <w:proofErr w:type="gramStart"/>
      <w:r>
        <w:t>UpdateFileMeta</w:t>
      </w:r>
      <w:proofErr w:type="spellEnd"/>
      <w:r>
        <w:t>(</w:t>
      </w:r>
      <w:proofErr w:type="gramEnd"/>
      <w:r>
        <w:t>$</w:t>
      </w:r>
      <w:proofErr w:type="spellStart"/>
      <w:r>
        <w:t>access_token</w:t>
      </w:r>
      <w:proofErr w:type="spellEnd"/>
      <w:r>
        <w:t>, $</w:t>
      </w:r>
      <w:proofErr w:type="spellStart"/>
      <w:r>
        <w:t>drive_file_id</w:t>
      </w:r>
      <w:proofErr w:type="spellEnd"/>
      <w:r>
        <w:t>, $</w:t>
      </w:r>
      <w:proofErr w:type="spellStart"/>
      <w:r>
        <w:t>file_meta</w:t>
      </w:r>
      <w:proofErr w:type="spellEnd"/>
      <w:r>
        <w:t xml:space="preserve">); </w:t>
      </w:r>
    </w:p>
    <w:p w14:paraId="7C0D6376" w14:textId="77777777" w:rsidR="002840C0" w:rsidRDefault="002840C0" w:rsidP="002840C0">
      <w:r>
        <w:t xml:space="preserve">                         </w:t>
      </w:r>
    </w:p>
    <w:p w14:paraId="28ADA76C" w14:textId="77777777" w:rsidR="002840C0" w:rsidRDefault="002840C0" w:rsidP="002840C0">
      <w:r>
        <w:t xml:space="preserve">                        if($</w:t>
      </w:r>
      <w:proofErr w:type="spellStart"/>
      <w:r>
        <w:t>gdrive_</w:t>
      </w:r>
      <w:proofErr w:type="gramStart"/>
      <w:r>
        <w:t>metadata</w:t>
      </w:r>
      <w:proofErr w:type="spellEnd"/>
      <w:r>
        <w:t>){</w:t>
      </w:r>
      <w:proofErr w:type="gramEnd"/>
      <w:r>
        <w:t xml:space="preserve"> </w:t>
      </w:r>
    </w:p>
    <w:p w14:paraId="28FC8FF6" w14:textId="77777777" w:rsidR="002840C0" w:rsidRDefault="002840C0" w:rsidP="002840C0">
      <w:r>
        <w:t xml:space="preserve">                            // </w:t>
      </w:r>
      <w:proofErr w:type="gramStart"/>
      <w:r>
        <w:t>Update</w:t>
      </w:r>
      <w:proofErr w:type="gramEnd"/>
      <w:r>
        <w:t xml:space="preserve"> google drive file reference in the database </w:t>
      </w:r>
    </w:p>
    <w:p w14:paraId="7C2B8CE8" w14:textId="77777777" w:rsidR="002840C0" w:rsidRDefault="002840C0" w:rsidP="002840C0">
      <w:r>
        <w:t xml:space="preserve">                            $</w:t>
      </w:r>
      <w:proofErr w:type="spellStart"/>
      <w:r>
        <w:t>sqlquery</w:t>
      </w:r>
      <w:proofErr w:type="spellEnd"/>
      <w:r>
        <w:t xml:space="preserve"> = "UPDATE </w:t>
      </w:r>
      <w:proofErr w:type="spellStart"/>
      <w:r>
        <w:t>drive_files</w:t>
      </w:r>
      <w:proofErr w:type="spellEnd"/>
      <w:r>
        <w:t xml:space="preserve"> SET </w:t>
      </w:r>
      <w:proofErr w:type="spellStart"/>
      <w:r>
        <w:t>google_drive_file_id</w:t>
      </w:r>
      <w:proofErr w:type="spellEnd"/>
      <w:r>
        <w:t>=? WHERE id=?</w:t>
      </w:r>
      <w:proofErr w:type="gramStart"/>
      <w:r>
        <w:t>";</w:t>
      </w:r>
      <w:proofErr w:type="gramEnd"/>
      <w:r>
        <w:t xml:space="preserve"> </w:t>
      </w:r>
    </w:p>
    <w:p w14:paraId="2DC9977E" w14:textId="77777777" w:rsidR="002840C0" w:rsidRDefault="002840C0" w:rsidP="002840C0">
      <w:r>
        <w:t xml:space="preserve">                            $statement = $</w:t>
      </w:r>
      <w:proofErr w:type="spellStart"/>
      <w:r>
        <w:t>dbconn</w:t>
      </w:r>
      <w:proofErr w:type="spellEnd"/>
      <w:r>
        <w:t>-&gt;prepare($</w:t>
      </w:r>
      <w:proofErr w:type="spellStart"/>
      <w:r>
        <w:t>sqlquery</w:t>
      </w:r>
      <w:proofErr w:type="spellEnd"/>
      <w:proofErr w:type="gramStart"/>
      <w:r>
        <w:t>);</w:t>
      </w:r>
      <w:proofErr w:type="gramEnd"/>
      <w:r>
        <w:t xml:space="preserve"> </w:t>
      </w:r>
    </w:p>
    <w:p w14:paraId="29C59650" w14:textId="77777777" w:rsidR="002840C0" w:rsidRDefault="002840C0" w:rsidP="002840C0">
      <w:r>
        <w:t xml:space="preserve">                            $statement-&gt;</w:t>
      </w:r>
      <w:proofErr w:type="spellStart"/>
      <w:r>
        <w:t>bind_</w:t>
      </w:r>
      <w:proofErr w:type="gramStart"/>
      <w:r>
        <w:t>param</w:t>
      </w:r>
      <w:proofErr w:type="spellEnd"/>
      <w:r>
        <w:t>(</w:t>
      </w:r>
      <w:proofErr w:type="gramEnd"/>
      <w:r>
        <w:t>"</w:t>
      </w:r>
      <w:proofErr w:type="spellStart"/>
      <w:r>
        <w:t>si</w:t>
      </w:r>
      <w:proofErr w:type="spellEnd"/>
      <w:r>
        <w:t>", $</w:t>
      </w:r>
      <w:proofErr w:type="spellStart"/>
      <w:r>
        <w:t>db_gdrive_file_id</w:t>
      </w:r>
      <w:proofErr w:type="spellEnd"/>
      <w:r>
        <w:t>, $</w:t>
      </w:r>
      <w:proofErr w:type="spellStart"/>
      <w:r>
        <w:t>db_file_id</w:t>
      </w:r>
      <w:proofErr w:type="spellEnd"/>
      <w:r>
        <w:t xml:space="preserve">); </w:t>
      </w:r>
    </w:p>
    <w:p w14:paraId="1C24573A" w14:textId="77777777" w:rsidR="002840C0" w:rsidRDefault="002840C0" w:rsidP="002840C0">
      <w:r>
        <w:t xml:space="preserve">                            $</w:t>
      </w:r>
      <w:proofErr w:type="spellStart"/>
      <w:r>
        <w:t>db_gdrive_file_id</w:t>
      </w:r>
      <w:proofErr w:type="spellEnd"/>
      <w:r>
        <w:t xml:space="preserve"> = $</w:t>
      </w:r>
      <w:proofErr w:type="spellStart"/>
      <w:r>
        <w:t>drive_file_</w:t>
      </w:r>
      <w:proofErr w:type="gramStart"/>
      <w:r>
        <w:t>id</w:t>
      </w:r>
      <w:proofErr w:type="spellEnd"/>
      <w:r>
        <w:t>;</w:t>
      </w:r>
      <w:proofErr w:type="gramEnd"/>
      <w:r>
        <w:t xml:space="preserve"> </w:t>
      </w:r>
    </w:p>
    <w:p w14:paraId="39330F95" w14:textId="77777777" w:rsidR="002840C0" w:rsidRDefault="002840C0" w:rsidP="002840C0">
      <w:r>
        <w:t xml:space="preserve">                            $</w:t>
      </w:r>
      <w:proofErr w:type="spellStart"/>
      <w:r>
        <w:t>db_file_id</w:t>
      </w:r>
      <w:proofErr w:type="spellEnd"/>
      <w:r>
        <w:t xml:space="preserve"> = $</w:t>
      </w:r>
      <w:proofErr w:type="spellStart"/>
      <w:r>
        <w:t>file_</w:t>
      </w:r>
      <w:proofErr w:type="gramStart"/>
      <w:r>
        <w:t>id</w:t>
      </w:r>
      <w:proofErr w:type="spellEnd"/>
      <w:r>
        <w:t>;</w:t>
      </w:r>
      <w:proofErr w:type="gramEnd"/>
      <w:r>
        <w:t xml:space="preserve"> </w:t>
      </w:r>
    </w:p>
    <w:p w14:paraId="76E993DA" w14:textId="77777777" w:rsidR="002840C0" w:rsidRDefault="002840C0" w:rsidP="002840C0">
      <w:r>
        <w:t xml:space="preserve">                            $update = $statement-&gt;</w:t>
      </w:r>
      <w:proofErr w:type="gramStart"/>
      <w:r>
        <w:t>execute(</w:t>
      </w:r>
      <w:proofErr w:type="gramEnd"/>
      <w:r>
        <w:t xml:space="preserve">); </w:t>
      </w:r>
    </w:p>
    <w:p w14:paraId="79DA1265" w14:textId="77777777" w:rsidR="002840C0" w:rsidRDefault="002840C0" w:rsidP="002840C0">
      <w:r>
        <w:t xml:space="preserve">                             </w:t>
      </w:r>
    </w:p>
    <w:p w14:paraId="3E00A4CD" w14:textId="77777777" w:rsidR="002840C0" w:rsidRDefault="002840C0" w:rsidP="002840C0">
      <w:r>
        <w:t xml:space="preserve">                            unset($_SESSION['</w:t>
      </w:r>
      <w:proofErr w:type="spellStart"/>
      <w:r>
        <w:t>last_file_id</w:t>
      </w:r>
      <w:proofErr w:type="spellEnd"/>
      <w:r>
        <w:t>']</w:t>
      </w:r>
      <w:proofErr w:type="gramStart"/>
      <w:r>
        <w:t>);</w:t>
      </w:r>
      <w:proofErr w:type="gramEnd"/>
      <w:r>
        <w:t xml:space="preserve"> </w:t>
      </w:r>
    </w:p>
    <w:p w14:paraId="39BF2CE8" w14:textId="77777777" w:rsidR="002840C0" w:rsidRDefault="002840C0" w:rsidP="002840C0">
      <w:r>
        <w:t xml:space="preserve">                            unset($_SESSION['</w:t>
      </w:r>
      <w:proofErr w:type="spellStart"/>
      <w:r>
        <w:t>google_access_token</w:t>
      </w:r>
      <w:proofErr w:type="spellEnd"/>
      <w:r>
        <w:t>']</w:t>
      </w:r>
      <w:proofErr w:type="gramStart"/>
      <w:r>
        <w:t>);</w:t>
      </w:r>
      <w:proofErr w:type="gramEnd"/>
      <w:r>
        <w:t xml:space="preserve"> </w:t>
      </w:r>
    </w:p>
    <w:p w14:paraId="762A915A" w14:textId="77777777" w:rsidR="002840C0" w:rsidRDefault="002840C0" w:rsidP="002840C0">
      <w:r>
        <w:t xml:space="preserve">                            </w:t>
      </w:r>
    </w:p>
    <w:p w14:paraId="5A171810" w14:textId="77777777" w:rsidR="002840C0" w:rsidRDefault="002840C0" w:rsidP="002840C0">
      <w:r>
        <w:t xml:space="preserve">                           </w:t>
      </w:r>
    </w:p>
    <w:p w14:paraId="43030D15" w14:textId="77777777" w:rsidR="002840C0" w:rsidRDefault="002840C0" w:rsidP="002840C0">
      <w:r>
        <w:t xml:space="preserve">                             </w:t>
      </w:r>
    </w:p>
    <w:p w14:paraId="6719AE5A" w14:textId="77777777" w:rsidR="002840C0" w:rsidRDefault="002840C0" w:rsidP="002840C0">
      <w:r>
        <w:t xml:space="preserve">                            $status = 'success</w:t>
      </w:r>
      <w:proofErr w:type="gramStart"/>
      <w:r>
        <w:t>';</w:t>
      </w:r>
      <w:proofErr w:type="gramEnd"/>
      <w:r>
        <w:t xml:space="preserve"> </w:t>
      </w:r>
    </w:p>
    <w:p w14:paraId="5F4296B9" w14:textId="77777777" w:rsidR="002840C0" w:rsidRDefault="002840C0" w:rsidP="002840C0">
      <w:r>
        <w:t xml:space="preserve">                           </w:t>
      </w:r>
    </w:p>
    <w:p w14:paraId="189D23DB" w14:textId="77777777" w:rsidR="002840C0" w:rsidRDefault="002840C0" w:rsidP="002840C0">
      <w:r>
        <w:t xml:space="preserve">                            $</w:t>
      </w:r>
      <w:proofErr w:type="spellStart"/>
      <w:proofErr w:type="gramStart"/>
      <w:r>
        <w:t>statusMsg</w:t>
      </w:r>
      <w:proofErr w:type="spellEnd"/>
      <w:r>
        <w:t xml:space="preserve"> .</w:t>
      </w:r>
      <w:proofErr w:type="gramEnd"/>
      <w:r>
        <w:t>= '&lt;p&gt;&lt;a href="https://drive.google.com/open?id='.$gdrive_metadata['id'].'" target="_blank"&gt;'.$</w:t>
      </w:r>
      <w:proofErr w:type="spellStart"/>
      <w:r>
        <w:t>gdrive_metadata</w:t>
      </w:r>
      <w:proofErr w:type="spellEnd"/>
      <w:r>
        <w:t xml:space="preserve">['name'].'&lt;/a&gt;'; </w:t>
      </w:r>
    </w:p>
    <w:p w14:paraId="5F754A92" w14:textId="77777777" w:rsidR="002840C0" w:rsidRDefault="002840C0" w:rsidP="002840C0">
      <w:r>
        <w:t xml:space="preserve">                            </w:t>
      </w:r>
    </w:p>
    <w:p w14:paraId="31BA9DDA" w14:textId="77777777" w:rsidR="002840C0" w:rsidRDefault="002840C0" w:rsidP="002840C0">
      <w:r>
        <w:t xml:space="preserve">                             $_SESSION['</w:t>
      </w:r>
      <w:proofErr w:type="spellStart"/>
      <w:r>
        <w:t>pathmy</w:t>
      </w:r>
      <w:proofErr w:type="spellEnd"/>
      <w:r>
        <w:t>'] = $</w:t>
      </w:r>
      <w:proofErr w:type="spellStart"/>
      <w:proofErr w:type="gramStart"/>
      <w:r>
        <w:t>statusMsg</w:t>
      </w:r>
      <w:proofErr w:type="spellEnd"/>
      <w:r>
        <w:t>;</w:t>
      </w:r>
      <w:proofErr w:type="gramEnd"/>
    </w:p>
    <w:p w14:paraId="5F4693BA" w14:textId="77777777" w:rsidR="002840C0" w:rsidRDefault="002840C0" w:rsidP="002840C0">
      <w:r>
        <w:t xml:space="preserve">                            </w:t>
      </w:r>
    </w:p>
    <w:p w14:paraId="319E371D" w14:textId="77777777" w:rsidR="002840C0" w:rsidRDefault="002840C0" w:rsidP="002840C0">
      <w:r>
        <w:t xml:space="preserve">                            </w:t>
      </w:r>
    </w:p>
    <w:p w14:paraId="1DB526A2" w14:textId="77777777" w:rsidR="002840C0" w:rsidRDefault="002840C0" w:rsidP="002840C0">
      <w:r>
        <w:t xml:space="preserve">                        } </w:t>
      </w:r>
    </w:p>
    <w:p w14:paraId="4997D930" w14:textId="77777777" w:rsidR="002840C0" w:rsidRDefault="002840C0" w:rsidP="002840C0">
      <w:r>
        <w:t xml:space="preserve">                    } </w:t>
      </w:r>
    </w:p>
    <w:p w14:paraId="6173D316" w14:textId="77777777" w:rsidR="002840C0" w:rsidRDefault="002840C0" w:rsidP="002840C0">
      <w:r>
        <w:t xml:space="preserve">                } </w:t>
      </w:r>
      <w:proofErr w:type="gramStart"/>
      <w:r>
        <w:t>catch(</w:t>
      </w:r>
      <w:proofErr w:type="gramEnd"/>
      <w:r>
        <w:t xml:space="preserve">Exception $e) { </w:t>
      </w:r>
    </w:p>
    <w:p w14:paraId="3375EC3A" w14:textId="77777777" w:rsidR="002840C0" w:rsidRDefault="002840C0" w:rsidP="002840C0">
      <w:r>
        <w:t xml:space="preserve">                    $</w:t>
      </w:r>
      <w:proofErr w:type="spellStart"/>
      <w:r>
        <w:t>statusMsg</w:t>
      </w:r>
      <w:proofErr w:type="spellEnd"/>
      <w:r>
        <w:t xml:space="preserve"> = $e-&gt;</w:t>
      </w:r>
      <w:proofErr w:type="spellStart"/>
      <w:proofErr w:type="gramStart"/>
      <w:r>
        <w:t>getMessage</w:t>
      </w:r>
      <w:proofErr w:type="spellEnd"/>
      <w:r>
        <w:t>(</w:t>
      </w:r>
      <w:proofErr w:type="gramEnd"/>
      <w:r>
        <w:t xml:space="preserve">); </w:t>
      </w:r>
    </w:p>
    <w:p w14:paraId="4DF442DD" w14:textId="77777777" w:rsidR="002840C0" w:rsidRDefault="002840C0" w:rsidP="002840C0">
      <w:r>
        <w:lastRenderedPageBreak/>
        <w:t xml:space="preserve">                } </w:t>
      </w:r>
    </w:p>
    <w:p w14:paraId="2EB5F14D" w14:textId="77777777" w:rsidR="002840C0" w:rsidRDefault="002840C0" w:rsidP="002840C0">
      <w:r>
        <w:t xml:space="preserve">            </w:t>
      </w:r>
      <w:proofErr w:type="gramStart"/>
      <w:r>
        <w:t>}else</w:t>
      </w:r>
      <w:proofErr w:type="gramEnd"/>
      <w:r>
        <w:t xml:space="preserve">{ </w:t>
      </w:r>
    </w:p>
    <w:p w14:paraId="14F6E8B9" w14:textId="77777777" w:rsidR="002840C0" w:rsidRDefault="002840C0" w:rsidP="002840C0">
      <w:r>
        <w:t xml:space="preserve">                $</w:t>
      </w:r>
      <w:proofErr w:type="spellStart"/>
      <w:r>
        <w:t>statusMsg</w:t>
      </w:r>
      <w:proofErr w:type="spellEnd"/>
      <w:r>
        <w:t xml:space="preserve"> = 'Failed to fetch access token!</w:t>
      </w:r>
      <w:proofErr w:type="gramStart"/>
      <w:r>
        <w:t>';</w:t>
      </w:r>
      <w:proofErr w:type="gramEnd"/>
      <w:r>
        <w:t xml:space="preserve"> </w:t>
      </w:r>
    </w:p>
    <w:p w14:paraId="5F4ABB33" w14:textId="77777777" w:rsidR="002840C0" w:rsidRDefault="002840C0" w:rsidP="002840C0">
      <w:r>
        <w:t xml:space="preserve">            } </w:t>
      </w:r>
    </w:p>
    <w:p w14:paraId="50FC83FE" w14:textId="77777777" w:rsidR="002840C0" w:rsidRDefault="002840C0" w:rsidP="002840C0">
      <w:r>
        <w:t xml:space="preserve">        </w:t>
      </w:r>
      <w:proofErr w:type="gramStart"/>
      <w:r>
        <w:t>}else</w:t>
      </w:r>
      <w:proofErr w:type="gramEnd"/>
      <w:r>
        <w:t xml:space="preserve">{ </w:t>
      </w:r>
    </w:p>
    <w:p w14:paraId="026099C5" w14:textId="77777777" w:rsidR="002840C0" w:rsidRDefault="002840C0" w:rsidP="002840C0">
      <w:r>
        <w:t xml:space="preserve">            $</w:t>
      </w:r>
      <w:proofErr w:type="spellStart"/>
      <w:r>
        <w:t>statusMsg</w:t>
      </w:r>
      <w:proofErr w:type="spellEnd"/>
      <w:r>
        <w:t xml:space="preserve"> = 'File data not found!</w:t>
      </w:r>
      <w:proofErr w:type="gramStart"/>
      <w:r>
        <w:t>';</w:t>
      </w:r>
      <w:proofErr w:type="gramEnd"/>
      <w:r>
        <w:t xml:space="preserve"> </w:t>
      </w:r>
    </w:p>
    <w:p w14:paraId="4EF7BCA8" w14:textId="77777777" w:rsidR="002840C0" w:rsidRDefault="002840C0" w:rsidP="002840C0">
      <w:r>
        <w:t xml:space="preserve">        } </w:t>
      </w:r>
    </w:p>
    <w:p w14:paraId="110D6BAD" w14:textId="77777777" w:rsidR="002840C0" w:rsidRDefault="002840C0" w:rsidP="002840C0">
      <w:r>
        <w:t xml:space="preserve">    </w:t>
      </w:r>
      <w:proofErr w:type="gramStart"/>
      <w:r>
        <w:t>}else</w:t>
      </w:r>
      <w:proofErr w:type="gramEnd"/>
      <w:r>
        <w:t xml:space="preserve">{ </w:t>
      </w:r>
    </w:p>
    <w:p w14:paraId="4AE892E1" w14:textId="77777777" w:rsidR="002840C0" w:rsidRDefault="002840C0" w:rsidP="002840C0">
      <w:r>
        <w:t xml:space="preserve">        $</w:t>
      </w:r>
      <w:proofErr w:type="spellStart"/>
      <w:r>
        <w:t>statusMsg</w:t>
      </w:r>
      <w:proofErr w:type="spellEnd"/>
      <w:r>
        <w:t xml:space="preserve"> = 'File reference not found!</w:t>
      </w:r>
      <w:proofErr w:type="gramStart"/>
      <w:r>
        <w:t>';</w:t>
      </w:r>
      <w:proofErr w:type="gramEnd"/>
      <w:r>
        <w:t xml:space="preserve"> </w:t>
      </w:r>
    </w:p>
    <w:p w14:paraId="5757A312" w14:textId="77777777" w:rsidR="002840C0" w:rsidRDefault="002840C0" w:rsidP="002840C0">
      <w:r>
        <w:t xml:space="preserve">    } </w:t>
      </w:r>
    </w:p>
    <w:p w14:paraId="5817C181" w14:textId="77777777" w:rsidR="002840C0" w:rsidRDefault="002840C0" w:rsidP="002840C0">
      <w:r>
        <w:t xml:space="preserve">     </w:t>
      </w:r>
    </w:p>
    <w:p w14:paraId="22675525" w14:textId="77777777" w:rsidR="002840C0" w:rsidRDefault="002840C0" w:rsidP="002840C0">
      <w:r>
        <w:t xml:space="preserve">    $_SESSION['</w:t>
      </w:r>
      <w:proofErr w:type="spellStart"/>
      <w:r>
        <w:t>status_response</w:t>
      </w:r>
      <w:proofErr w:type="spellEnd"/>
      <w:r>
        <w:t xml:space="preserve">'] = </w:t>
      </w:r>
      <w:proofErr w:type="gramStart"/>
      <w:r>
        <w:t>array(</w:t>
      </w:r>
      <w:proofErr w:type="gramEnd"/>
      <w:r>
        <w:t>'status' =&gt; $status, '</w:t>
      </w:r>
      <w:proofErr w:type="spellStart"/>
      <w:r>
        <w:t>status_msg</w:t>
      </w:r>
      <w:proofErr w:type="spellEnd"/>
      <w:r>
        <w:t>' =&gt; $</w:t>
      </w:r>
      <w:proofErr w:type="spellStart"/>
      <w:r>
        <w:t>statusMsg</w:t>
      </w:r>
      <w:proofErr w:type="spellEnd"/>
      <w:r>
        <w:t xml:space="preserve">); </w:t>
      </w:r>
    </w:p>
    <w:p w14:paraId="713A39C4" w14:textId="77777777" w:rsidR="002840C0" w:rsidRDefault="002840C0" w:rsidP="002840C0">
      <w:r>
        <w:t xml:space="preserve">     </w:t>
      </w:r>
    </w:p>
    <w:p w14:paraId="61C6FF6C" w14:textId="77777777" w:rsidR="002840C0" w:rsidRDefault="002840C0" w:rsidP="002840C0">
      <w:r>
        <w:t xml:space="preserve">    </w:t>
      </w:r>
      <w:proofErr w:type="gramStart"/>
      <w:r>
        <w:t>header(</w:t>
      </w:r>
      <w:proofErr w:type="gramEnd"/>
      <w:r>
        <w:t xml:space="preserve">"Location: </w:t>
      </w:r>
      <w:proofErr w:type="spellStart"/>
      <w:r>
        <w:t>index.php</w:t>
      </w:r>
      <w:proofErr w:type="spellEnd"/>
      <w:r>
        <w:t xml:space="preserve">"); </w:t>
      </w:r>
    </w:p>
    <w:p w14:paraId="2A41CFBE" w14:textId="77777777" w:rsidR="002840C0" w:rsidRDefault="002840C0" w:rsidP="002840C0">
      <w:r>
        <w:t xml:space="preserve">    </w:t>
      </w:r>
      <w:proofErr w:type="gramStart"/>
      <w:r>
        <w:t>exit(</w:t>
      </w:r>
      <w:proofErr w:type="gramEnd"/>
      <w:r>
        <w:t xml:space="preserve">); </w:t>
      </w:r>
    </w:p>
    <w:p w14:paraId="39CB6904" w14:textId="77777777" w:rsidR="002840C0" w:rsidRDefault="002840C0" w:rsidP="002840C0">
      <w:r>
        <w:t xml:space="preserve">} </w:t>
      </w:r>
    </w:p>
    <w:p w14:paraId="4FC90B95" w14:textId="5172907D" w:rsidR="002840C0" w:rsidRDefault="002840C0" w:rsidP="002840C0">
      <w:r>
        <w:t>?&gt;</w:t>
      </w:r>
    </w:p>
    <w:p w14:paraId="56DE4C24" w14:textId="291BD440" w:rsidR="002840C0" w:rsidRDefault="002840C0" w:rsidP="002840C0"/>
    <w:p w14:paraId="2BAA668E" w14:textId="5EFB1A8C" w:rsidR="002840C0" w:rsidRDefault="002840C0" w:rsidP="002840C0">
      <w:proofErr w:type="spellStart"/>
      <w:r>
        <w:t>Google_drive_sync.php</w:t>
      </w:r>
      <w:proofErr w:type="spellEnd"/>
    </w:p>
    <w:p w14:paraId="78648F71" w14:textId="77777777" w:rsidR="002840C0" w:rsidRDefault="002840C0" w:rsidP="002840C0">
      <w:r>
        <w:t>&lt;?</w:t>
      </w:r>
      <w:proofErr w:type="spellStart"/>
      <w:r>
        <w:t>php</w:t>
      </w:r>
      <w:proofErr w:type="spellEnd"/>
      <w:r>
        <w:t xml:space="preserve"> </w:t>
      </w:r>
    </w:p>
    <w:p w14:paraId="44DFEADF" w14:textId="77777777" w:rsidR="002840C0" w:rsidRDefault="002840C0" w:rsidP="002840C0">
      <w:r>
        <w:t xml:space="preserve">// Including Google drive </w:t>
      </w:r>
      <w:proofErr w:type="spellStart"/>
      <w:r>
        <w:t>api</w:t>
      </w:r>
      <w:proofErr w:type="spellEnd"/>
      <w:r>
        <w:t xml:space="preserve"> handling classes  </w:t>
      </w:r>
    </w:p>
    <w:p w14:paraId="5D423A90" w14:textId="77777777" w:rsidR="002840C0" w:rsidRDefault="002840C0" w:rsidP="002840C0">
      <w:proofErr w:type="spellStart"/>
      <w:r>
        <w:t>include_once</w:t>
      </w:r>
      <w:proofErr w:type="spellEnd"/>
      <w:r>
        <w:t xml:space="preserve"> '</w:t>
      </w:r>
      <w:proofErr w:type="spellStart"/>
      <w:r>
        <w:t>GDriveApi.class.php</w:t>
      </w:r>
      <w:proofErr w:type="spellEnd"/>
      <w:proofErr w:type="gramStart"/>
      <w:r>
        <w:t>';</w:t>
      </w:r>
      <w:proofErr w:type="gramEnd"/>
      <w:r>
        <w:t xml:space="preserve"> </w:t>
      </w:r>
    </w:p>
    <w:p w14:paraId="50CD8013" w14:textId="77777777" w:rsidR="002840C0" w:rsidRDefault="002840C0" w:rsidP="002840C0">
      <w:r>
        <w:t xml:space="preserve">     </w:t>
      </w:r>
    </w:p>
    <w:p w14:paraId="76B749F7" w14:textId="77777777" w:rsidR="002840C0" w:rsidRDefault="002840C0" w:rsidP="002840C0">
      <w:r>
        <w:t xml:space="preserve">//Including database </w:t>
      </w:r>
      <w:proofErr w:type="spellStart"/>
      <w:r>
        <w:t>conneciton</w:t>
      </w:r>
      <w:proofErr w:type="spellEnd"/>
      <w:r>
        <w:t xml:space="preserve"> configuration</w:t>
      </w:r>
    </w:p>
    <w:p w14:paraId="709D8C9A" w14:textId="77777777" w:rsidR="002840C0" w:rsidRDefault="002840C0" w:rsidP="002840C0">
      <w:proofErr w:type="spellStart"/>
      <w:r>
        <w:t>require_once</w:t>
      </w:r>
      <w:proofErr w:type="spellEnd"/>
      <w:r>
        <w:t xml:space="preserve"> '</w:t>
      </w:r>
      <w:proofErr w:type="spellStart"/>
      <w:r>
        <w:t>dbConfig.php</w:t>
      </w:r>
      <w:proofErr w:type="spellEnd"/>
      <w:proofErr w:type="gramStart"/>
      <w:r>
        <w:t>';</w:t>
      </w:r>
      <w:proofErr w:type="gramEnd"/>
      <w:r>
        <w:t xml:space="preserve"> </w:t>
      </w:r>
    </w:p>
    <w:p w14:paraId="6727E428" w14:textId="77777777" w:rsidR="002840C0" w:rsidRDefault="002840C0" w:rsidP="002840C0">
      <w:r>
        <w:t xml:space="preserve"> </w:t>
      </w:r>
    </w:p>
    <w:p w14:paraId="0068C83F" w14:textId="77777777" w:rsidR="002840C0" w:rsidRDefault="002840C0" w:rsidP="002840C0">
      <w:r>
        <w:t>$</w:t>
      </w:r>
      <w:proofErr w:type="spellStart"/>
      <w:r>
        <w:t>statusMsg</w:t>
      </w:r>
      <w:proofErr w:type="spellEnd"/>
      <w:r>
        <w:t xml:space="preserve"> = '</w:t>
      </w:r>
      <w:proofErr w:type="gramStart"/>
      <w:r>
        <w:t>';</w:t>
      </w:r>
      <w:proofErr w:type="gramEnd"/>
      <w:r>
        <w:t xml:space="preserve"> </w:t>
      </w:r>
    </w:p>
    <w:p w14:paraId="4ED6DA13" w14:textId="77777777" w:rsidR="002840C0" w:rsidRDefault="002840C0" w:rsidP="002840C0">
      <w:r>
        <w:t>$status = 'danger</w:t>
      </w:r>
      <w:proofErr w:type="gramStart"/>
      <w:r>
        <w:t>';</w:t>
      </w:r>
      <w:proofErr w:type="gramEnd"/>
      <w:r>
        <w:t xml:space="preserve"> </w:t>
      </w:r>
    </w:p>
    <w:p w14:paraId="2378E5CB" w14:textId="77777777" w:rsidR="002840C0" w:rsidRDefault="002840C0" w:rsidP="002840C0">
      <w:r>
        <w:t>//initialize calling google API</w:t>
      </w:r>
    </w:p>
    <w:p w14:paraId="70146B45" w14:textId="77777777" w:rsidR="002840C0" w:rsidRDefault="002840C0" w:rsidP="002840C0">
      <w:r>
        <w:lastRenderedPageBreak/>
        <w:t>if(</w:t>
      </w:r>
      <w:proofErr w:type="spellStart"/>
      <w:r>
        <w:t>isset</w:t>
      </w:r>
      <w:proofErr w:type="spellEnd"/>
      <w:r>
        <w:t>($_GET['code']</w:t>
      </w:r>
      <w:proofErr w:type="gramStart"/>
      <w:r>
        <w:t>)){</w:t>
      </w:r>
      <w:proofErr w:type="gramEnd"/>
      <w:r>
        <w:t xml:space="preserve"> </w:t>
      </w:r>
    </w:p>
    <w:p w14:paraId="5A641DB1" w14:textId="77777777" w:rsidR="002840C0" w:rsidRDefault="002840C0" w:rsidP="002840C0">
      <w:r>
        <w:t xml:space="preserve">     $</w:t>
      </w:r>
      <w:proofErr w:type="spellStart"/>
      <w:r>
        <w:t>GoogleDriveApi</w:t>
      </w:r>
      <w:proofErr w:type="spellEnd"/>
      <w:r>
        <w:t xml:space="preserve"> = new </w:t>
      </w:r>
      <w:proofErr w:type="spellStart"/>
      <w:proofErr w:type="gramStart"/>
      <w:r>
        <w:t>GoogleDriveApi</w:t>
      </w:r>
      <w:proofErr w:type="spellEnd"/>
      <w:r>
        <w:t>(</w:t>
      </w:r>
      <w:proofErr w:type="gramEnd"/>
      <w:r>
        <w:t xml:space="preserve">); </w:t>
      </w:r>
    </w:p>
    <w:p w14:paraId="4DD3F13B" w14:textId="77777777" w:rsidR="002840C0" w:rsidRDefault="002840C0" w:rsidP="002840C0">
      <w:r>
        <w:t xml:space="preserve">     </w:t>
      </w:r>
    </w:p>
    <w:p w14:paraId="56DA4DC8" w14:textId="77777777" w:rsidR="002840C0" w:rsidRDefault="002840C0" w:rsidP="002840C0">
      <w:r>
        <w:t xml:space="preserve">    // check to see if there is previous file upload </w:t>
      </w:r>
    </w:p>
    <w:p w14:paraId="0FE6DA56" w14:textId="77777777" w:rsidR="002840C0" w:rsidRDefault="002840C0" w:rsidP="002840C0">
      <w:r>
        <w:t xml:space="preserve">    // </w:t>
      </w:r>
      <w:proofErr w:type="spellStart"/>
      <w:r>
        <w:t>retrive</w:t>
      </w:r>
      <w:proofErr w:type="spellEnd"/>
      <w:r>
        <w:t xml:space="preserve"> reference ID of file from global session variable</w:t>
      </w:r>
    </w:p>
    <w:p w14:paraId="2652BF34" w14:textId="77777777" w:rsidR="002840C0" w:rsidRDefault="002840C0" w:rsidP="002840C0">
      <w:r>
        <w:t xml:space="preserve">    $</w:t>
      </w:r>
      <w:proofErr w:type="spellStart"/>
      <w:r>
        <w:t>file_id</w:t>
      </w:r>
      <w:proofErr w:type="spellEnd"/>
      <w:r>
        <w:t xml:space="preserve"> = $_SESSION['</w:t>
      </w:r>
      <w:proofErr w:type="spellStart"/>
      <w:r>
        <w:t>last_file_id</w:t>
      </w:r>
      <w:proofErr w:type="spellEnd"/>
      <w:r>
        <w:t>'</w:t>
      </w:r>
      <w:proofErr w:type="gramStart"/>
      <w:r>
        <w:t>];</w:t>
      </w:r>
      <w:proofErr w:type="gramEnd"/>
      <w:r>
        <w:t xml:space="preserve"> </w:t>
      </w:r>
    </w:p>
    <w:p w14:paraId="4F7DFCF0" w14:textId="77777777" w:rsidR="002840C0" w:rsidRDefault="002840C0" w:rsidP="002840C0">
      <w:r>
        <w:t xml:space="preserve">    </w:t>
      </w:r>
    </w:p>
    <w:p w14:paraId="2F5D753B" w14:textId="77777777" w:rsidR="002840C0" w:rsidRDefault="002840C0" w:rsidP="002840C0">
      <w:r>
        <w:t xml:space="preserve">    //proceed if empty</w:t>
      </w:r>
    </w:p>
    <w:p w14:paraId="2F671D72" w14:textId="77777777" w:rsidR="002840C0" w:rsidRDefault="002840C0" w:rsidP="002840C0">
      <w:r>
        <w:t xml:space="preserve">    if</w:t>
      </w:r>
      <w:proofErr w:type="gramStart"/>
      <w:r>
        <w:t>(!empty</w:t>
      </w:r>
      <w:proofErr w:type="gramEnd"/>
      <w:r>
        <w:t>($</w:t>
      </w:r>
      <w:proofErr w:type="spellStart"/>
      <w:r>
        <w:t>file_id</w:t>
      </w:r>
      <w:proofErr w:type="spellEnd"/>
      <w:r>
        <w:t xml:space="preserve">)){ </w:t>
      </w:r>
    </w:p>
    <w:p w14:paraId="21E15D0E" w14:textId="77777777" w:rsidR="002840C0" w:rsidRDefault="002840C0" w:rsidP="002840C0">
      <w:r>
        <w:t xml:space="preserve">         </w:t>
      </w:r>
    </w:p>
    <w:p w14:paraId="5DBBB63B" w14:textId="77777777" w:rsidR="002840C0" w:rsidRDefault="002840C0" w:rsidP="002840C0">
      <w:r>
        <w:t xml:space="preserve">        // Fetch file details from the database </w:t>
      </w:r>
    </w:p>
    <w:p w14:paraId="054ACE9A" w14:textId="77777777" w:rsidR="002840C0" w:rsidRDefault="002840C0" w:rsidP="002840C0">
      <w:r>
        <w:t xml:space="preserve">        $</w:t>
      </w:r>
      <w:proofErr w:type="spellStart"/>
      <w:r>
        <w:t>sqlquery</w:t>
      </w:r>
      <w:proofErr w:type="spellEnd"/>
      <w:r>
        <w:t xml:space="preserve"> = "SELECT * FROM </w:t>
      </w:r>
      <w:proofErr w:type="spellStart"/>
      <w:r>
        <w:t>drive_files</w:t>
      </w:r>
      <w:proofErr w:type="spellEnd"/>
      <w:r>
        <w:t xml:space="preserve"> WHERE id </w:t>
      </w:r>
      <w:proofErr w:type="gramStart"/>
      <w:r>
        <w:t>= ?</w:t>
      </w:r>
      <w:proofErr w:type="gramEnd"/>
      <w:r>
        <w:t xml:space="preserve">"; </w:t>
      </w:r>
    </w:p>
    <w:p w14:paraId="21E4A345" w14:textId="77777777" w:rsidR="002840C0" w:rsidRDefault="002840C0" w:rsidP="002840C0">
      <w:r>
        <w:t xml:space="preserve">        $statement = $</w:t>
      </w:r>
      <w:proofErr w:type="spellStart"/>
      <w:r>
        <w:t>dbconn</w:t>
      </w:r>
      <w:proofErr w:type="spellEnd"/>
      <w:r>
        <w:t>-&gt;prepare($</w:t>
      </w:r>
      <w:proofErr w:type="spellStart"/>
      <w:r>
        <w:t>sqlquery</w:t>
      </w:r>
      <w:proofErr w:type="spellEnd"/>
      <w:proofErr w:type="gramStart"/>
      <w:r>
        <w:t>);</w:t>
      </w:r>
      <w:proofErr w:type="gramEnd"/>
      <w:r>
        <w:t xml:space="preserve">  </w:t>
      </w:r>
    </w:p>
    <w:p w14:paraId="5B583FD1" w14:textId="77777777" w:rsidR="002840C0" w:rsidRDefault="002840C0" w:rsidP="002840C0">
      <w:r>
        <w:t xml:space="preserve">        $statement-&gt;</w:t>
      </w:r>
      <w:proofErr w:type="spellStart"/>
      <w:r>
        <w:t>bind_</w:t>
      </w:r>
      <w:proofErr w:type="gramStart"/>
      <w:r>
        <w:t>param</w:t>
      </w:r>
      <w:proofErr w:type="spellEnd"/>
      <w:r>
        <w:t>(</w:t>
      </w:r>
      <w:proofErr w:type="gramEnd"/>
      <w:r>
        <w:t>"</w:t>
      </w:r>
      <w:proofErr w:type="spellStart"/>
      <w:r>
        <w:t>i</w:t>
      </w:r>
      <w:proofErr w:type="spellEnd"/>
      <w:r>
        <w:t>", $</w:t>
      </w:r>
      <w:proofErr w:type="spellStart"/>
      <w:r>
        <w:t>db_file_id</w:t>
      </w:r>
      <w:proofErr w:type="spellEnd"/>
      <w:r>
        <w:t xml:space="preserve">); </w:t>
      </w:r>
    </w:p>
    <w:p w14:paraId="63952624" w14:textId="77777777" w:rsidR="002840C0" w:rsidRDefault="002840C0" w:rsidP="002840C0">
      <w:r>
        <w:t xml:space="preserve">        $</w:t>
      </w:r>
      <w:proofErr w:type="spellStart"/>
      <w:r>
        <w:t>db_file_id</w:t>
      </w:r>
      <w:proofErr w:type="spellEnd"/>
      <w:r>
        <w:t xml:space="preserve"> = $</w:t>
      </w:r>
      <w:proofErr w:type="spellStart"/>
      <w:r>
        <w:t>file_</w:t>
      </w:r>
      <w:proofErr w:type="gramStart"/>
      <w:r>
        <w:t>id</w:t>
      </w:r>
      <w:proofErr w:type="spellEnd"/>
      <w:r>
        <w:t>;</w:t>
      </w:r>
      <w:proofErr w:type="gramEnd"/>
      <w:r>
        <w:t xml:space="preserve"> </w:t>
      </w:r>
    </w:p>
    <w:p w14:paraId="6BE51E86" w14:textId="77777777" w:rsidR="002840C0" w:rsidRDefault="002840C0" w:rsidP="002840C0">
      <w:r>
        <w:t xml:space="preserve">        $statement-&gt;</w:t>
      </w:r>
      <w:proofErr w:type="gramStart"/>
      <w:r>
        <w:t>execute(</w:t>
      </w:r>
      <w:proofErr w:type="gramEnd"/>
      <w:r>
        <w:t xml:space="preserve">); </w:t>
      </w:r>
    </w:p>
    <w:p w14:paraId="4FD0E6A7" w14:textId="77777777" w:rsidR="002840C0" w:rsidRDefault="002840C0" w:rsidP="002840C0">
      <w:r>
        <w:t xml:space="preserve">        $result = $statement-&gt;</w:t>
      </w:r>
      <w:proofErr w:type="spellStart"/>
      <w:r>
        <w:t>get_</w:t>
      </w:r>
      <w:proofErr w:type="gramStart"/>
      <w:r>
        <w:t>result</w:t>
      </w:r>
      <w:proofErr w:type="spellEnd"/>
      <w:r>
        <w:t>(</w:t>
      </w:r>
      <w:proofErr w:type="gramEnd"/>
      <w:r>
        <w:t xml:space="preserve">); </w:t>
      </w:r>
    </w:p>
    <w:p w14:paraId="1C2D64C5" w14:textId="77777777" w:rsidR="002840C0" w:rsidRDefault="002840C0" w:rsidP="002840C0">
      <w:r>
        <w:t xml:space="preserve">        $</w:t>
      </w:r>
      <w:proofErr w:type="spellStart"/>
      <w:r>
        <w:t>fileData</w:t>
      </w:r>
      <w:proofErr w:type="spellEnd"/>
      <w:r>
        <w:t xml:space="preserve"> = $result-&gt;</w:t>
      </w:r>
      <w:proofErr w:type="spellStart"/>
      <w:r>
        <w:t>fetch_</w:t>
      </w:r>
      <w:proofErr w:type="gramStart"/>
      <w:r>
        <w:t>assoc</w:t>
      </w:r>
      <w:proofErr w:type="spellEnd"/>
      <w:r>
        <w:t>(</w:t>
      </w:r>
      <w:proofErr w:type="gramEnd"/>
      <w:r>
        <w:t xml:space="preserve">); </w:t>
      </w:r>
    </w:p>
    <w:p w14:paraId="147F93B7" w14:textId="77777777" w:rsidR="002840C0" w:rsidRDefault="002840C0" w:rsidP="002840C0">
      <w:r>
        <w:t xml:space="preserve">         </w:t>
      </w:r>
    </w:p>
    <w:p w14:paraId="7D528528" w14:textId="77777777" w:rsidR="002840C0" w:rsidRDefault="002840C0" w:rsidP="002840C0">
      <w:r>
        <w:t xml:space="preserve">        if</w:t>
      </w:r>
      <w:proofErr w:type="gramStart"/>
      <w:r>
        <w:t>(!empty</w:t>
      </w:r>
      <w:proofErr w:type="gramEnd"/>
      <w:r>
        <w:t>($</w:t>
      </w:r>
      <w:proofErr w:type="spellStart"/>
      <w:r>
        <w:t>fileData</w:t>
      </w:r>
      <w:proofErr w:type="spellEnd"/>
      <w:r>
        <w:t xml:space="preserve">)){ </w:t>
      </w:r>
    </w:p>
    <w:p w14:paraId="61CB39C7" w14:textId="77777777" w:rsidR="002840C0" w:rsidRDefault="002840C0" w:rsidP="002840C0">
      <w:r>
        <w:t xml:space="preserve">            $</w:t>
      </w:r>
      <w:proofErr w:type="spellStart"/>
      <w:r>
        <w:t>file_name</w:t>
      </w:r>
      <w:proofErr w:type="spellEnd"/>
      <w:r>
        <w:t xml:space="preserve"> = $</w:t>
      </w:r>
      <w:proofErr w:type="spellStart"/>
      <w:r>
        <w:t>fileData</w:t>
      </w:r>
      <w:proofErr w:type="spellEnd"/>
      <w:r>
        <w:t>['</w:t>
      </w:r>
      <w:proofErr w:type="spellStart"/>
      <w:r>
        <w:t>file_name</w:t>
      </w:r>
      <w:proofErr w:type="spellEnd"/>
      <w:r>
        <w:t>'</w:t>
      </w:r>
      <w:proofErr w:type="gramStart"/>
      <w:r>
        <w:t>];</w:t>
      </w:r>
      <w:proofErr w:type="gramEnd"/>
      <w:r>
        <w:t xml:space="preserve"> </w:t>
      </w:r>
    </w:p>
    <w:p w14:paraId="4C747703" w14:textId="77777777" w:rsidR="002840C0" w:rsidRDefault="002840C0" w:rsidP="002840C0">
      <w:r>
        <w:t xml:space="preserve">            $</w:t>
      </w:r>
      <w:proofErr w:type="spellStart"/>
      <w:r>
        <w:t>target_file</w:t>
      </w:r>
      <w:proofErr w:type="spellEnd"/>
      <w:r>
        <w:t xml:space="preserve"> = 'uploads/</w:t>
      </w:r>
      <w:proofErr w:type="gramStart"/>
      <w:r>
        <w:t>'.$</w:t>
      </w:r>
      <w:proofErr w:type="spellStart"/>
      <w:proofErr w:type="gramEnd"/>
      <w:r>
        <w:t>file_name</w:t>
      </w:r>
      <w:proofErr w:type="spellEnd"/>
      <w:r>
        <w:t xml:space="preserve">; </w:t>
      </w:r>
    </w:p>
    <w:p w14:paraId="2B068143" w14:textId="77777777" w:rsidR="002840C0" w:rsidRDefault="002840C0" w:rsidP="002840C0">
      <w:r>
        <w:t xml:space="preserve">            $</w:t>
      </w:r>
      <w:proofErr w:type="spellStart"/>
      <w:r>
        <w:t>file_content</w:t>
      </w:r>
      <w:proofErr w:type="spellEnd"/>
      <w:r>
        <w:t xml:space="preserve"> = </w:t>
      </w:r>
      <w:proofErr w:type="spellStart"/>
      <w:r>
        <w:t>file_get_contents</w:t>
      </w:r>
      <w:proofErr w:type="spellEnd"/>
      <w:r>
        <w:t>($</w:t>
      </w:r>
      <w:proofErr w:type="spellStart"/>
      <w:r>
        <w:t>target_file</w:t>
      </w:r>
      <w:proofErr w:type="spellEnd"/>
      <w:proofErr w:type="gramStart"/>
      <w:r>
        <w:t>);</w:t>
      </w:r>
      <w:proofErr w:type="gramEnd"/>
      <w:r>
        <w:t xml:space="preserve"> </w:t>
      </w:r>
    </w:p>
    <w:p w14:paraId="3399B2A5" w14:textId="77777777" w:rsidR="002840C0" w:rsidRDefault="002840C0" w:rsidP="002840C0">
      <w:r>
        <w:t xml:space="preserve">            $</w:t>
      </w:r>
      <w:proofErr w:type="spellStart"/>
      <w:r>
        <w:t>mime_type</w:t>
      </w:r>
      <w:proofErr w:type="spellEnd"/>
      <w:r>
        <w:t xml:space="preserve"> = </w:t>
      </w:r>
      <w:proofErr w:type="spellStart"/>
      <w:r>
        <w:t>mime_content_type</w:t>
      </w:r>
      <w:proofErr w:type="spellEnd"/>
      <w:r>
        <w:t>($</w:t>
      </w:r>
      <w:proofErr w:type="spellStart"/>
      <w:r>
        <w:t>target_file</w:t>
      </w:r>
      <w:proofErr w:type="spellEnd"/>
      <w:proofErr w:type="gramStart"/>
      <w:r>
        <w:t>);</w:t>
      </w:r>
      <w:proofErr w:type="gramEnd"/>
      <w:r>
        <w:t xml:space="preserve"> </w:t>
      </w:r>
    </w:p>
    <w:p w14:paraId="2A672C79" w14:textId="77777777" w:rsidR="002840C0" w:rsidRDefault="002840C0" w:rsidP="002840C0">
      <w:r>
        <w:t xml:space="preserve">             </w:t>
      </w:r>
    </w:p>
    <w:p w14:paraId="5321F134" w14:textId="77777777" w:rsidR="002840C0" w:rsidRDefault="002840C0" w:rsidP="002840C0">
      <w:r>
        <w:t xml:space="preserve">            // </w:t>
      </w:r>
      <w:proofErr w:type="spellStart"/>
      <w:r>
        <w:t>retrive</w:t>
      </w:r>
      <w:proofErr w:type="spellEnd"/>
      <w:r>
        <w:t xml:space="preserve"> the access token from google </w:t>
      </w:r>
    </w:p>
    <w:p w14:paraId="582F2A29" w14:textId="77777777" w:rsidR="002840C0" w:rsidRDefault="002840C0" w:rsidP="002840C0">
      <w:r>
        <w:t xml:space="preserve">            if</w:t>
      </w:r>
      <w:proofErr w:type="gramStart"/>
      <w:r>
        <w:t>(!empty</w:t>
      </w:r>
      <w:proofErr w:type="gramEnd"/>
      <w:r>
        <w:t>($_SESSION['</w:t>
      </w:r>
      <w:proofErr w:type="spellStart"/>
      <w:r>
        <w:t>google_access_token</w:t>
      </w:r>
      <w:proofErr w:type="spellEnd"/>
      <w:r>
        <w:t xml:space="preserve">'])){ </w:t>
      </w:r>
    </w:p>
    <w:p w14:paraId="247151AB" w14:textId="77777777" w:rsidR="002840C0" w:rsidRDefault="002840C0" w:rsidP="002840C0">
      <w:r>
        <w:t xml:space="preserve">                $</w:t>
      </w:r>
      <w:proofErr w:type="spellStart"/>
      <w:r>
        <w:t>access_token</w:t>
      </w:r>
      <w:proofErr w:type="spellEnd"/>
      <w:r>
        <w:t xml:space="preserve"> = $_SESSION['</w:t>
      </w:r>
      <w:proofErr w:type="spellStart"/>
      <w:r>
        <w:t>google_access_token</w:t>
      </w:r>
      <w:proofErr w:type="spellEnd"/>
      <w:r>
        <w:t>'</w:t>
      </w:r>
      <w:proofErr w:type="gramStart"/>
      <w:r>
        <w:t>];</w:t>
      </w:r>
      <w:proofErr w:type="gramEnd"/>
      <w:r>
        <w:t xml:space="preserve"> </w:t>
      </w:r>
    </w:p>
    <w:p w14:paraId="2A56E0BE" w14:textId="77777777" w:rsidR="002840C0" w:rsidRDefault="002840C0" w:rsidP="002840C0">
      <w:r>
        <w:t xml:space="preserve">            </w:t>
      </w:r>
      <w:proofErr w:type="gramStart"/>
      <w:r>
        <w:t>}else</w:t>
      </w:r>
      <w:proofErr w:type="gramEnd"/>
      <w:r>
        <w:t xml:space="preserve">{ </w:t>
      </w:r>
    </w:p>
    <w:p w14:paraId="61F8A7C5" w14:textId="77777777" w:rsidR="002840C0" w:rsidRDefault="002840C0" w:rsidP="002840C0">
      <w:r>
        <w:lastRenderedPageBreak/>
        <w:t xml:space="preserve">                $data = $</w:t>
      </w:r>
      <w:proofErr w:type="spellStart"/>
      <w:r>
        <w:t>GoogleDriveApi</w:t>
      </w:r>
      <w:proofErr w:type="spellEnd"/>
      <w:r>
        <w:t>-&gt;</w:t>
      </w:r>
      <w:proofErr w:type="spellStart"/>
      <w:proofErr w:type="gramStart"/>
      <w:r>
        <w:t>GetAccessToken</w:t>
      </w:r>
      <w:proofErr w:type="spellEnd"/>
      <w:r>
        <w:t>(</w:t>
      </w:r>
      <w:proofErr w:type="gramEnd"/>
      <w:r>
        <w:t xml:space="preserve">GOOGLE_CLIENT_ID, REDIRECT_URI, GOOGLE_CLIENT_SECRET, $_GET['code']); </w:t>
      </w:r>
    </w:p>
    <w:p w14:paraId="1B492D1A" w14:textId="77777777" w:rsidR="002840C0" w:rsidRDefault="002840C0" w:rsidP="002840C0">
      <w:r>
        <w:t xml:space="preserve">                $</w:t>
      </w:r>
      <w:proofErr w:type="spellStart"/>
      <w:r>
        <w:t>access_token</w:t>
      </w:r>
      <w:proofErr w:type="spellEnd"/>
      <w:r>
        <w:t xml:space="preserve"> = $data['</w:t>
      </w:r>
      <w:proofErr w:type="spellStart"/>
      <w:r>
        <w:t>access_token</w:t>
      </w:r>
      <w:proofErr w:type="spellEnd"/>
      <w:r>
        <w:t>'</w:t>
      </w:r>
      <w:proofErr w:type="gramStart"/>
      <w:r>
        <w:t>];</w:t>
      </w:r>
      <w:proofErr w:type="gramEnd"/>
      <w:r>
        <w:t xml:space="preserve"> </w:t>
      </w:r>
    </w:p>
    <w:p w14:paraId="6153ED93" w14:textId="77777777" w:rsidR="002840C0" w:rsidRDefault="002840C0" w:rsidP="002840C0">
      <w:r>
        <w:t xml:space="preserve">                $_SESSION['</w:t>
      </w:r>
      <w:proofErr w:type="spellStart"/>
      <w:r>
        <w:t>google_access_token</w:t>
      </w:r>
      <w:proofErr w:type="spellEnd"/>
      <w:r>
        <w:t>'] = $</w:t>
      </w:r>
      <w:proofErr w:type="spellStart"/>
      <w:r>
        <w:t>access_</w:t>
      </w:r>
      <w:proofErr w:type="gramStart"/>
      <w:r>
        <w:t>token</w:t>
      </w:r>
      <w:proofErr w:type="spellEnd"/>
      <w:r>
        <w:t>;</w:t>
      </w:r>
      <w:proofErr w:type="gramEnd"/>
      <w:r>
        <w:t xml:space="preserve"> </w:t>
      </w:r>
    </w:p>
    <w:p w14:paraId="6BCE03E8" w14:textId="77777777" w:rsidR="002840C0" w:rsidRDefault="002840C0" w:rsidP="002840C0">
      <w:r>
        <w:t xml:space="preserve">            } </w:t>
      </w:r>
    </w:p>
    <w:p w14:paraId="5978BD83" w14:textId="77777777" w:rsidR="002840C0" w:rsidRDefault="002840C0" w:rsidP="002840C0">
      <w:r>
        <w:t xml:space="preserve">            </w:t>
      </w:r>
    </w:p>
    <w:p w14:paraId="080B2987" w14:textId="77777777" w:rsidR="002840C0" w:rsidRDefault="002840C0" w:rsidP="002840C0">
      <w:r>
        <w:t xml:space="preserve">            //upload if the access token retrieval was successful</w:t>
      </w:r>
    </w:p>
    <w:p w14:paraId="2F44D8D7" w14:textId="77777777" w:rsidR="002840C0" w:rsidRDefault="002840C0" w:rsidP="002840C0">
      <w:r>
        <w:t xml:space="preserve">            if</w:t>
      </w:r>
      <w:proofErr w:type="gramStart"/>
      <w:r>
        <w:t>(!empty</w:t>
      </w:r>
      <w:proofErr w:type="gramEnd"/>
      <w:r>
        <w:t>($</w:t>
      </w:r>
      <w:proofErr w:type="spellStart"/>
      <w:r>
        <w:t>access_token</w:t>
      </w:r>
      <w:proofErr w:type="spellEnd"/>
      <w:r>
        <w:t xml:space="preserve">)){ </w:t>
      </w:r>
    </w:p>
    <w:p w14:paraId="7F3F7DCD" w14:textId="77777777" w:rsidR="002840C0" w:rsidRDefault="002840C0" w:rsidP="002840C0">
      <w:r>
        <w:t xml:space="preserve">                 </w:t>
      </w:r>
    </w:p>
    <w:p w14:paraId="41CA2F89" w14:textId="77777777" w:rsidR="002840C0" w:rsidRDefault="002840C0" w:rsidP="002840C0">
      <w:r>
        <w:t xml:space="preserve">                try { </w:t>
      </w:r>
    </w:p>
    <w:p w14:paraId="048E8399" w14:textId="77777777" w:rsidR="002840C0" w:rsidRDefault="002840C0" w:rsidP="002840C0">
      <w:r>
        <w:t xml:space="preserve">                    // Upload file to Google drive </w:t>
      </w:r>
    </w:p>
    <w:p w14:paraId="6A5B3C7A" w14:textId="77777777" w:rsidR="002840C0" w:rsidRDefault="002840C0" w:rsidP="002840C0">
      <w:r>
        <w:t xml:space="preserve">                    $</w:t>
      </w:r>
      <w:proofErr w:type="spellStart"/>
      <w:r>
        <w:t>drive_file_id</w:t>
      </w:r>
      <w:proofErr w:type="spellEnd"/>
      <w:r>
        <w:t xml:space="preserve"> = $</w:t>
      </w:r>
      <w:proofErr w:type="spellStart"/>
      <w:r>
        <w:t>GoogleDriveApi</w:t>
      </w:r>
      <w:proofErr w:type="spellEnd"/>
      <w:r>
        <w:t>-&gt;</w:t>
      </w:r>
      <w:proofErr w:type="spellStart"/>
      <w:proofErr w:type="gramStart"/>
      <w:r>
        <w:t>UploadFileToDrive</w:t>
      </w:r>
      <w:proofErr w:type="spellEnd"/>
      <w:r>
        <w:t>(</w:t>
      </w:r>
      <w:proofErr w:type="gramEnd"/>
      <w:r>
        <w:t>$</w:t>
      </w:r>
      <w:proofErr w:type="spellStart"/>
      <w:r>
        <w:t>access_token</w:t>
      </w:r>
      <w:proofErr w:type="spellEnd"/>
      <w:r>
        <w:t>, $</w:t>
      </w:r>
      <w:proofErr w:type="spellStart"/>
      <w:r>
        <w:t>file_content</w:t>
      </w:r>
      <w:proofErr w:type="spellEnd"/>
      <w:r>
        <w:t>, $</w:t>
      </w:r>
      <w:proofErr w:type="spellStart"/>
      <w:r>
        <w:t>mime_type</w:t>
      </w:r>
      <w:proofErr w:type="spellEnd"/>
      <w:r>
        <w:t xml:space="preserve">); </w:t>
      </w:r>
    </w:p>
    <w:p w14:paraId="492C017E" w14:textId="77777777" w:rsidR="002840C0" w:rsidRDefault="002840C0" w:rsidP="002840C0">
      <w:r>
        <w:t xml:space="preserve">                    </w:t>
      </w:r>
    </w:p>
    <w:p w14:paraId="38420B33" w14:textId="77777777" w:rsidR="002840C0" w:rsidRDefault="002840C0" w:rsidP="002840C0">
      <w:r>
        <w:t xml:space="preserve">                    </w:t>
      </w:r>
    </w:p>
    <w:p w14:paraId="58B487DB" w14:textId="77777777" w:rsidR="002840C0" w:rsidRDefault="002840C0" w:rsidP="002840C0">
      <w:r>
        <w:t xml:space="preserve">                    </w:t>
      </w:r>
    </w:p>
    <w:p w14:paraId="20CCBEB8" w14:textId="77777777" w:rsidR="002840C0" w:rsidRDefault="002840C0" w:rsidP="002840C0">
      <w:r>
        <w:t xml:space="preserve">                    if($</w:t>
      </w:r>
      <w:proofErr w:type="spellStart"/>
      <w:r>
        <w:t>drive_file_</w:t>
      </w:r>
      <w:proofErr w:type="gramStart"/>
      <w:r>
        <w:t>id</w:t>
      </w:r>
      <w:proofErr w:type="spellEnd"/>
      <w:r>
        <w:t>){</w:t>
      </w:r>
      <w:proofErr w:type="gramEnd"/>
      <w:r>
        <w:t xml:space="preserve"> </w:t>
      </w:r>
    </w:p>
    <w:p w14:paraId="69BD4A5E" w14:textId="77777777" w:rsidR="002840C0" w:rsidRDefault="002840C0" w:rsidP="002840C0">
      <w:r>
        <w:t xml:space="preserve">                        $</w:t>
      </w:r>
      <w:proofErr w:type="spellStart"/>
      <w:r>
        <w:t>file_meta</w:t>
      </w:r>
      <w:proofErr w:type="spellEnd"/>
      <w:r>
        <w:t xml:space="preserve"> = </w:t>
      </w:r>
      <w:proofErr w:type="gramStart"/>
      <w:r>
        <w:t>array(</w:t>
      </w:r>
      <w:proofErr w:type="gramEnd"/>
      <w:r>
        <w:t xml:space="preserve"> </w:t>
      </w:r>
    </w:p>
    <w:p w14:paraId="1DDAFAD3" w14:textId="77777777" w:rsidR="002840C0" w:rsidRDefault="002840C0" w:rsidP="002840C0">
      <w:r>
        <w:t xml:space="preserve">                            'name' =&gt; </w:t>
      </w:r>
      <w:proofErr w:type="spellStart"/>
      <w:r>
        <w:t>basename</w:t>
      </w:r>
      <w:proofErr w:type="spellEnd"/>
      <w:r>
        <w:t>($</w:t>
      </w:r>
      <w:proofErr w:type="spellStart"/>
      <w:r>
        <w:t>file_name</w:t>
      </w:r>
      <w:proofErr w:type="spellEnd"/>
      <w:r>
        <w:t xml:space="preserve">) </w:t>
      </w:r>
    </w:p>
    <w:p w14:paraId="74D54219" w14:textId="77777777" w:rsidR="002840C0" w:rsidRDefault="002840C0" w:rsidP="002840C0">
      <w:r>
        <w:t xml:space="preserve">                        ); </w:t>
      </w:r>
    </w:p>
    <w:p w14:paraId="3455A3EE" w14:textId="77777777" w:rsidR="002840C0" w:rsidRDefault="002840C0" w:rsidP="002840C0">
      <w:r>
        <w:t xml:space="preserve">                        </w:t>
      </w:r>
    </w:p>
    <w:p w14:paraId="547EBC33" w14:textId="77777777" w:rsidR="002840C0" w:rsidRDefault="002840C0" w:rsidP="002840C0">
      <w:r>
        <w:t xml:space="preserve">                        </w:t>
      </w:r>
    </w:p>
    <w:p w14:paraId="1D06C918" w14:textId="77777777" w:rsidR="002840C0" w:rsidRDefault="002840C0" w:rsidP="002840C0">
      <w:r>
        <w:t xml:space="preserve">                      </w:t>
      </w:r>
    </w:p>
    <w:p w14:paraId="285D6C05" w14:textId="77777777" w:rsidR="002840C0" w:rsidRDefault="002840C0" w:rsidP="002840C0">
      <w:r>
        <w:t xml:space="preserve">                         </w:t>
      </w:r>
    </w:p>
    <w:p w14:paraId="2305CE8A" w14:textId="77777777" w:rsidR="002840C0" w:rsidRDefault="002840C0" w:rsidP="002840C0">
      <w:r>
        <w:t xml:space="preserve">                        // Updating the metadata of the file in Google drive </w:t>
      </w:r>
    </w:p>
    <w:p w14:paraId="30D14BFE" w14:textId="77777777" w:rsidR="002840C0" w:rsidRDefault="002840C0" w:rsidP="002840C0">
      <w:r>
        <w:t xml:space="preserve">                        $</w:t>
      </w:r>
      <w:proofErr w:type="spellStart"/>
      <w:r>
        <w:t>gdrive_metadata</w:t>
      </w:r>
      <w:proofErr w:type="spellEnd"/>
      <w:r>
        <w:t xml:space="preserve"> = $</w:t>
      </w:r>
      <w:proofErr w:type="spellStart"/>
      <w:r>
        <w:t>GoogleDriveApi</w:t>
      </w:r>
      <w:proofErr w:type="spellEnd"/>
      <w:r>
        <w:t>-&gt;</w:t>
      </w:r>
      <w:proofErr w:type="spellStart"/>
      <w:proofErr w:type="gramStart"/>
      <w:r>
        <w:t>UpdateFileMeta</w:t>
      </w:r>
      <w:proofErr w:type="spellEnd"/>
      <w:r>
        <w:t>(</w:t>
      </w:r>
      <w:proofErr w:type="gramEnd"/>
      <w:r>
        <w:t>$</w:t>
      </w:r>
      <w:proofErr w:type="spellStart"/>
      <w:r>
        <w:t>access_token</w:t>
      </w:r>
      <w:proofErr w:type="spellEnd"/>
      <w:r>
        <w:t>, $</w:t>
      </w:r>
      <w:proofErr w:type="spellStart"/>
      <w:r>
        <w:t>drive_file_id</w:t>
      </w:r>
      <w:proofErr w:type="spellEnd"/>
      <w:r>
        <w:t>, $</w:t>
      </w:r>
      <w:proofErr w:type="spellStart"/>
      <w:r>
        <w:t>file_meta</w:t>
      </w:r>
      <w:proofErr w:type="spellEnd"/>
      <w:r>
        <w:t xml:space="preserve">); </w:t>
      </w:r>
    </w:p>
    <w:p w14:paraId="685D0A2A" w14:textId="77777777" w:rsidR="002840C0" w:rsidRDefault="002840C0" w:rsidP="002840C0">
      <w:r>
        <w:t xml:space="preserve">                         </w:t>
      </w:r>
    </w:p>
    <w:p w14:paraId="545BE49E" w14:textId="77777777" w:rsidR="002840C0" w:rsidRDefault="002840C0" w:rsidP="002840C0">
      <w:r>
        <w:t xml:space="preserve">                        if($</w:t>
      </w:r>
      <w:proofErr w:type="spellStart"/>
      <w:r>
        <w:t>gdrive_</w:t>
      </w:r>
      <w:proofErr w:type="gramStart"/>
      <w:r>
        <w:t>metadata</w:t>
      </w:r>
      <w:proofErr w:type="spellEnd"/>
      <w:r>
        <w:t>){</w:t>
      </w:r>
      <w:proofErr w:type="gramEnd"/>
      <w:r>
        <w:t xml:space="preserve"> </w:t>
      </w:r>
    </w:p>
    <w:p w14:paraId="645E68CC" w14:textId="77777777" w:rsidR="002840C0" w:rsidRDefault="002840C0" w:rsidP="002840C0">
      <w:r>
        <w:t xml:space="preserve">                            // </w:t>
      </w:r>
      <w:proofErr w:type="gramStart"/>
      <w:r>
        <w:t>Update</w:t>
      </w:r>
      <w:proofErr w:type="gramEnd"/>
      <w:r>
        <w:t xml:space="preserve"> google drive file reference in the database </w:t>
      </w:r>
    </w:p>
    <w:p w14:paraId="14E74D6D" w14:textId="77777777" w:rsidR="002840C0" w:rsidRDefault="002840C0" w:rsidP="002840C0">
      <w:r>
        <w:lastRenderedPageBreak/>
        <w:t xml:space="preserve">                            $</w:t>
      </w:r>
      <w:proofErr w:type="spellStart"/>
      <w:r>
        <w:t>sqlquery</w:t>
      </w:r>
      <w:proofErr w:type="spellEnd"/>
      <w:r>
        <w:t xml:space="preserve"> = "UPDATE </w:t>
      </w:r>
      <w:proofErr w:type="spellStart"/>
      <w:r>
        <w:t>drive_files</w:t>
      </w:r>
      <w:proofErr w:type="spellEnd"/>
      <w:r>
        <w:t xml:space="preserve"> SET </w:t>
      </w:r>
      <w:proofErr w:type="spellStart"/>
      <w:r>
        <w:t>google_drive_file_id</w:t>
      </w:r>
      <w:proofErr w:type="spellEnd"/>
      <w:r>
        <w:t>=? WHERE id=?</w:t>
      </w:r>
      <w:proofErr w:type="gramStart"/>
      <w:r>
        <w:t>";</w:t>
      </w:r>
      <w:proofErr w:type="gramEnd"/>
      <w:r>
        <w:t xml:space="preserve"> </w:t>
      </w:r>
    </w:p>
    <w:p w14:paraId="089216FB" w14:textId="77777777" w:rsidR="002840C0" w:rsidRDefault="002840C0" w:rsidP="002840C0">
      <w:r>
        <w:t xml:space="preserve">                            $statement = $</w:t>
      </w:r>
      <w:proofErr w:type="spellStart"/>
      <w:r>
        <w:t>dbconn</w:t>
      </w:r>
      <w:proofErr w:type="spellEnd"/>
      <w:r>
        <w:t>-&gt;prepare($</w:t>
      </w:r>
      <w:proofErr w:type="spellStart"/>
      <w:r>
        <w:t>sqlquery</w:t>
      </w:r>
      <w:proofErr w:type="spellEnd"/>
      <w:proofErr w:type="gramStart"/>
      <w:r>
        <w:t>);</w:t>
      </w:r>
      <w:proofErr w:type="gramEnd"/>
      <w:r>
        <w:t xml:space="preserve"> </w:t>
      </w:r>
    </w:p>
    <w:p w14:paraId="6788607D" w14:textId="77777777" w:rsidR="002840C0" w:rsidRDefault="002840C0" w:rsidP="002840C0">
      <w:r>
        <w:t xml:space="preserve">                            $statement-&gt;</w:t>
      </w:r>
      <w:proofErr w:type="spellStart"/>
      <w:r>
        <w:t>bind_</w:t>
      </w:r>
      <w:proofErr w:type="gramStart"/>
      <w:r>
        <w:t>param</w:t>
      </w:r>
      <w:proofErr w:type="spellEnd"/>
      <w:r>
        <w:t>(</w:t>
      </w:r>
      <w:proofErr w:type="gramEnd"/>
      <w:r>
        <w:t>"</w:t>
      </w:r>
      <w:proofErr w:type="spellStart"/>
      <w:r>
        <w:t>si</w:t>
      </w:r>
      <w:proofErr w:type="spellEnd"/>
      <w:r>
        <w:t>", $</w:t>
      </w:r>
      <w:proofErr w:type="spellStart"/>
      <w:r>
        <w:t>db_gdrive_file_id</w:t>
      </w:r>
      <w:proofErr w:type="spellEnd"/>
      <w:r>
        <w:t>, $</w:t>
      </w:r>
      <w:proofErr w:type="spellStart"/>
      <w:r>
        <w:t>db_file_id</w:t>
      </w:r>
      <w:proofErr w:type="spellEnd"/>
      <w:r>
        <w:t xml:space="preserve">); </w:t>
      </w:r>
    </w:p>
    <w:p w14:paraId="75EA9C49" w14:textId="77777777" w:rsidR="002840C0" w:rsidRDefault="002840C0" w:rsidP="002840C0">
      <w:r>
        <w:t xml:space="preserve">                            $</w:t>
      </w:r>
      <w:proofErr w:type="spellStart"/>
      <w:r>
        <w:t>db_gdrive_file_id</w:t>
      </w:r>
      <w:proofErr w:type="spellEnd"/>
      <w:r>
        <w:t xml:space="preserve"> = $</w:t>
      </w:r>
      <w:proofErr w:type="spellStart"/>
      <w:r>
        <w:t>drive_file_</w:t>
      </w:r>
      <w:proofErr w:type="gramStart"/>
      <w:r>
        <w:t>id</w:t>
      </w:r>
      <w:proofErr w:type="spellEnd"/>
      <w:r>
        <w:t>;</w:t>
      </w:r>
      <w:proofErr w:type="gramEnd"/>
      <w:r>
        <w:t xml:space="preserve"> </w:t>
      </w:r>
    </w:p>
    <w:p w14:paraId="447A868B" w14:textId="77777777" w:rsidR="002840C0" w:rsidRDefault="002840C0" w:rsidP="002840C0">
      <w:r>
        <w:t xml:space="preserve">                            $</w:t>
      </w:r>
      <w:proofErr w:type="spellStart"/>
      <w:r>
        <w:t>db_file_id</w:t>
      </w:r>
      <w:proofErr w:type="spellEnd"/>
      <w:r>
        <w:t xml:space="preserve"> = $</w:t>
      </w:r>
      <w:proofErr w:type="spellStart"/>
      <w:r>
        <w:t>file_</w:t>
      </w:r>
      <w:proofErr w:type="gramStart"/>
      <w:r>
        <w:t>id</w:t>
      </w:r>
      <w:proofErr w:type="spellEnd"/>
      <w:r>
        <w:t>;</w:t>
      </w:r>
      <w:proofErr w:type="gramEnd"/>
      <w:r>
        <w:t xml:space="preserve"> </w:t>
      </w:r>
    </w:p>
    <w:p w14:paraId="2B885D3C" w14:textId="77777777" w:rsidR="002840C0" w:rsidRDefault="002840C0" w:rsidP="002840C0">
      <w:r>
        <w:t xml:space="preserve">                            $update = $statement-&gt;</w:t>
      </w:r>
      <w:proofErr w:type="gramStart"/>
      <w:r>
        <w:t>execute(</w:t>
      </w:r>
      <w:proofErr w:type="gramEnd"/>
      <w:r>
        <w:t xml:space="preserve">); </w:t>
      </w:r>
    </w:p>
    <w:p w14:paraId="296D9F5D" w14:textId="77777777" w:rsidR="002840C0" w:rsidRDefault="002840C0" w:rsidP="002840C0">
      <w:r>
        <w:t xml:space="preserve">                             </w:t>
      </w:r>
    </w:p>
    <w:p w14:paraId="6D878115" w14:textId="77777777" w:rsidR="002840C0" w:rsidRDefault="002840C0" w:rsidP="002840C0">
      <w:r>
        <w:t xml:space="preserve">                            unset($_SESSION['</w:t>
      </w:r>
      <w:proofErr w:type="spellStart"/>
      <w:r>
        <w:t>last_file_id</w:t>
      </w:r>
      <w:proofErr w:type="spellEnd"/>
      <w:r>
        <w:t>']</w:t>
      </w:r>
      <w:proofErr w:type="gramStart"/>
      <w:r>
        <w:t>);</w:t>
      </w:r>
      <w:proofErr w:type="gramEnd"/>
      <w:r>
        <w:t xml:space="preserve"> </w:t>
      </w:r>
    </w:p>
    <w:p w14:paraId="026FFBB8" w14:textId="77777777" w:rsidR="002840C0" w:rsidRDefault="002840C0" w:rsidP="002840C0">
      <w:r>
        <w:t xml:space="preserve">                            unset($_SESSION['</w:t>
      </w:r>
      <w:proofErr w:type="spellStart"/>
      <w:r>
        <w:t>google_access_token</w:t>
      </w:r>
      <w:proofErr w:type="spellEnd"/>
      <w:r>
        <w:t>']</w:t>
      </w:r>
      <w:proofErr w:type="gramStart"/>
      <w:r>
        <w:t>);</w:t>
      </w:r>
      <w:proofErr w:type="gramEnd"/>
      <w:r>
        <w:t xml:space="preserve"> </w:t>
      </w:r>
    </w:p>
    <w:p w14:paraId="1D186357" w14:textId="77777777" w:rsidR="002840C0" w:rsidRDefault="002840C0" w:rsidP="002840C0">
      <w:r>
        <w:t xml:space="preserve">                            </w:t>
      </w:r>
    </w:p>
    <w:p w14:paraId="4BA7BB80" w14:textId="77777777" w:rsidR="002840C0" w:rsidRDefault="002840C0" w:rsidP="002840C0">
      <w:r>
        <w:t xml:space="preserve">                           </w:t>
      </w:r>
    </w:p>
    <w:p w14:paraId="7CD1057F" w14:textId="77777777" w:rsidR="002840C0" w:rsidRDefault="002840C0" w:rsidP="002840C0">
      <w:r>
        <w:t xml:space="preserve">                             </w:t>
      </w:r>
    </w:p>
    <w:p w14:paraId="79CCDDD5" w14:textId="77777777" w:rsidR="002840C0" w:rsidRDefault="002840C0" w:rsidP="002840C0">
      <w:r>
        <w:t xml:space="preserve">                            $status = 'success</w:t>
      </w:r>
      <w:proofErr w:type="gramStart"/>
      <w:r>
        <w:t>';</w:t>
      </w:r>
      <w:proofErr w:type="gramEnd"/>
      <w:r>
        <w:t xml:space="preserve"> </w:t>
      </w:r>
    </w:p>
    <w:p w14:paraId="43672898" w14:textId="77777777" w:rsidR="002840C0" w:rsidRDefault="002840C0" w:rsidP="002840C0">
      <w:r>
        <w:t xml:space="preserve">                           </w:t>
      </w:r>
    </w:p>
    <w:p w14:paraId="678D1E91" w14:textId="77777777" w:rsidR="002840C0" w:rsidRDefault="002840C0" w:rsidP="002840C0">
      <w:r>
        <w:t xml:space="preserve">                            $</w:t>
      </w:r>
      <w:proofErr w:type="spellStart"/>
      <w:proofErr w:type="gramStart"/>
      <w:r>
        <w:t>statusMsg</w:t>
      </w:r>
      <w:proofErr w:type="spellEnd"/>
      <w:r>
        <w:t xml:space="preserve"> .</w:t>
      </w:r>
      <w:proofErr w:type="gramEnd"/>
      <w:r>
        <w:t>= '&lt;p&gt;&lt;a href="https://drive.google.com/open?id='.$gdrive_metadata['id'].'" target="_blank"&gt;'.$</w:t>
      </w:r>
      <w:proofErr w:type="spellStart"/>
      <w:r>
        <w:t>gdrive_metadata</w:t>
      </w:r>
      <w:proofErr w:type="spellEnd"/>
      <w:r>
        <w:t xml:space="preserve">['name'].'&lt;/a&gt;'; </w:t>
      </w:r>
    </w:p>
    <w:p w14:paraId="2BDA883A" w14:textId="77777777" w:rsidR="002840C0" w:rsidRDefault="002840C0" w:rsidP="002840C0">
      <w:r>
        <w:t xml:space="preserve">                            </w:t>
      </w:r>
    </w:p>
    <w:p w14:paraId="79A8F3F5" w14:textId="77777777" w:rsidR="002840C0" w:rsidRDefault="002840C0" w:rsidP="002840C0">
      <w:r>
        <w:t xml:space="preserve">                             $_SESSION['</w:t>
      </w:r>
      <w:proofErr w:type="spellStart"/>
      <w:r>
        <w:t>pathmy</w:t>
      </w:r>
      <w:proofErr w:type="spellEnd"/>
      <w:r>
        <w:t>'] = $</w:t>
      </w:r>
      <w:proofErr w:type="spellStart"/>
      <w:proofErr w:type="gramStart"/>
      <w:r>
        <w:t>statusMsg</w:t>
      </w:r>
      <w:proofErr w:type="spellEnd"/>
      <w:r>
        <w:t>;</w:t>
      </w:r>
      <w:proofErr w:type="gramEnd"/>
    </w:p>
    <w:p w14:paraId="61A3E481" w14:textId="77777777" w:rsidR="002840C0" w:rsidRDefault="002840C0" w:rsidP="002840C0">
      <w:r>
        <w:t xml:space="preserve">                            </w:t>
      </w:r>
    </w:p>
    <w:p w14:paraId="67821548" w14:textId="77777777" w:rsidR="002840C0" w:rsidRDefault="002840C0" w:rsidP="002840C0">
      <w:r>
        <w:t xml:space="preserve">                            </w:t>
      </w:r>
    </w:p>
    <w:p w14:paraId="047764FE" w14:textId="77777777" w:rsidR="002840C0" w:rsidRDefault="002840C0" w:rsidP="002840C0">
      <w:r>
        <w:t xml:space="preserve">                        } </w:t>
      </w:r>
    </w:p>
    <w:p w14:paraId="736A2515" w14:textId="77777777" w:rsidR="002840C0" w:rsidRDefault="002840C0" w:rsidP="002840C0">
      <w:r>
        <w:t xml:space="preserve">                    } </w:t>
      </w:r>
    </w:p>
    <w:p w14:paraId="4A1D9B67" w14:textId="77777777" w:rsidR="002840C0" w:rsidRDefault="002840C0" w:rsidP="002840C0">
      <w:r>
        <w:t xml:space="preserve">                } </w:t>
      </w:r>
      <w:proofErr w:type="gramStart"/>
      <w:r>
        <w:t>catch(</w:t>
      </w:r>
      <w:proofErr w:type="gramEnd"/>
      <w:r>
        <w:t xml:space="preserve">Exception $e) { </w:t>
      </w:r>
    </w:p>
    <w:p w14:paraId="6CDF9329" w14:textId="77777777" w:rsidR="002840C0" w:rsidRDefault="002840C0" w:rsidP="002840C0">
      <w:r>
        <w:t xml:space="preserve">                    $</w:t>
      </w:r>
      <w:proofErr w:type="spellStart"/>
      <w:r>
        <w:t>statusMsg</w:t>
      </w:r>
      <w:proofErr w:type="spellEnd"/>
      <w:r>
        <w:t xml:space="preserve"> = $e-&gt;</w:t>
      </w:r>
      <w:proofErr w:type="spellStart"/>
      <w:proofErr w:type="gramStart"/>
      <w:r>
        <w:t>getMessage</w:t>
      </w:r>
      <w:proofErr w:type="spellEnd"/>
      <w:r>
        <w:t>(</w:t>
      </w:r>
      <w:proofErr w:type="gramEnd"/>
      <w:r>
        <w:t xml:space="preserve">); </w:t>
      </w:r>
    </w:p>
    <w:p w14:paraId="581D7671" w14:textId="77777777" w:rsidR="002840C0" w:rsidRDefault="002840C0" w:rsidP="002840C0">
      <w:r>
        <w:t xml:space="preserve">                } </w:t>
      </w:r>
    </w:p>
    <w:p w14:paraId="7D55B247" w14:textId="77777777" w:rsidR="002840C0" w:rsidRDefault="002840C0" w:rsidP="002840C0">
      <w:r>
        <w:t xml:space="preserve">            </w:t>
      </w:r>
      <w:proofErr w:type="gramStart"/>
      <w:r>
        <w:t>}else</w:t>
      </w:r>
      <w:proofErr w:type="gramEnd"/>
      <w:r>
        <w:t xml:space="preserve">{ </w:t>
      </w:r>
    </w:p>
    <w:p w14:paraId="5BA536D7" w14:textId="77777777" w:rsidR="002840C0" w:rsidRDefault="002840C0" w:rsidP="002840C0">
      <w:r>
        <w:t xml:space="preserve">                $</w:t>
      </w:r>
      <w:proofErr w:type="spellStart"/>
      <w:r>
        <w:t>statusMsg</w:t>
      </w:r>
      <w:proofErr w:type="spellEnd"/>
      <w:r>
        <w:t xml:space="preserve"> = 'Failed to fetch access token!</w:t>
      </w:r>
      <w:proofErr w:type="gramStart"/>
      <w:r>
        <w:t>';</w:t>
      </w:r>
      <w:proofErr w:type="gramEnd"/>
      <w:r>
        <w:t xml:space="preserve"> </w:t>
      </w:r>
    </w:p>
    <w:p w14:paraId="6C35C96B" w14:textId="77777777" w:rsidR="002840C0" w:rsidRDefault="002840C0" w:rsidP="002840C0">
      <w:r>
        <w:t xml:space="preserve">            } </w:t>
      </w:r>
    </w:p>
    <w:p w14:paraId="667CFC9D" w14:textId="77777777" w:rsidR="002840C0" w:rsidRDefault="002840C0" w:rsidP="002840C0">
      <w:r>
        <w:lastRenderedPageBreak/>
        <w:t xml:space="preserve">        </w:t>
      </w:r>
      <w:proofErr w:type="gramStart"/>
      <w:r>
        <w:t>}else</w:t>
      </w:r>
      <w:proofErr w:type="gramEnd"/>
      <w:r>
        <w:t xml:space="preserve">{ </w:t>
      </w:r>
    </w:p>
    <w:p w14:paraId="63F3FEDB" w14:textId="77777777" w:rsidR="002840C0" w:rsidRDefault="002840C0" w:rsidP="002840C0">
      <w:r>
        <w:t xml:space="preserve">            $</w:t>
      </w:r>
      <w:proofErr w:type="spellStart"/>
      <w:r>
        <w:t>statusMsg</w:t>
      </w:r>
      <w:proofErr w:type="spellEnd"/>
      <w:r>
        <w:t xml:space="preserve"> = 'File data not found!</w:t>
      </w:r>
      <w:proofErr w:type="gramStart"/>
      <w:r>
        <w:t>';</w:t>
      </w:r>
      <w:proofErr w:type="gramEnd"/>
      <w:r>
        <w:t xml:space="preserve"> </w:t>
      </w:r>
    </w:p>
    <w:p w14:paraId="22850003" w14:textId="77777777" w:rsidR="002840C0" w:rsidRDefault="002840C0" w:rsidP="002840C0">
      <w:r>
        <w:t xml:space="preserve">        } </w:t>
      </w:r>
    </w:p>
    <w:p w14:paraId="635E2E82" w14:textId="77777777" w:rsidR="002840C0" w:rsidRDefault="002840C0" w:rsidP="002840C0">
      <w:r>
        <w:t xml:space="preserve">    </w:t>
      </w:r>
      <w:proofErr w:type="gramStart"/>
      <w:r>
        <w:t>}else</w:t>
      </w:r>
      <w:proofErr w:type="gramEnd"/>
      <w:r>
        <w:t xml:space="preserve">{ </w:t>
      </w:r>
    </w:p>
    <w:p w14:paraId="2F2B0CA4" w14:textId="77777777" w:rsidR="002840C0" w:rsidRDefault="002840C0" w:rsidP="002840C0">
      <w:r>
        <w:t xml:space="preserve">        $</w:t>
      </w:r>
      <w:proofErr w:type="spellStart"/>
      <w:r>
        <w:t>statusMsg</w:t>
      </w:r>
      <w:proofErr w:type="spellEnd"/>
      <w:r>
        <w:t xml:space="preserve"> = 'File reference not found!</w:t>
      </w:r>
      <w:proofErr w:type="gramStart"/>
      <w:r>
        <w:t>';</w:t>
      </w:r>
      <w:proofErr w:type="gramEnd"/>
      <w:r>
        <w:t xml:space="preserve"> </w:t>
      </w:r>
    </w:p>
    <w:p w14:paraId="2190BA22" w14:textId="77777777" w:rsidR="002840C0" w:rsidRDefault="002840C0" w:rsidP="002840C0">
      <w:r>
        <w:t xml:space="preserve">    } </w:t>
      </w:r>
    </w:p>
    <w:p w14:paraId="484179ED" w14:textId="77777777" w:rsidR="002840C0" w:rsidRDefault="002840C0" w:rsidP="002840C0">
      <w:r>
        <w:t xml:space="preserve">     </w:t>
      </w:r>
    </w:p>
    <w:p w14:paraId="12EF4F31" w14:textId="77777777" w:rsidR="002840C0" w:rsidRDefault="002840C0" w:rsidP="002840C0">
      <w:r>
        <w:t xml:space="preserve">    $_SESSION['</w:t>
      </w:r>
      <w:proofErr w:type="spellStart"/>
      <w:r>
        <w:t>status_response</w:t>
      </w:r>
      <w:proofErr w:type="spellEnd"/>
      <w:r>
        <w:t xml:space="preserve">'] = </w:t>
      </w:r>
      <w:proofErr w:type="gramStart"/>
      <w:r>
        <w:t>array(</w:t>
      </w:r>
      <w:proofErr w:type="gramEnd"/>
      <w:r>
        <w:t>'status' =&gt; $status, '</w:t>
      </w:r>
      <w:proofErr w:type="spellStart"/>
      <w:r>
        <w:t>status_msg</w:t>
      </w:r>
      <w:proofErr w:type="spellEnd"/>
      <w:r>
        <w:t>' =&gt; $</w:t>
      </w:r>
      <w:proofErr w:type="spellStart"/>
      <w:r>
        <w:t>statusMsg</w:t>
      </w:r>
      <w:proofErr w:type="spellEnd"/>
      <w:r>
        <w:t xml:space="preserve">); </w:t>
      </w:r>
    </w:p>
    <w:p w14:paraId="01BDD954" w14:textId="77777777" w:rsidR="002840C0" w:rsidRDefault="002840C0" w:rsidP="002840C0">
      <w:r>
        <w:t xml:space="preserve">     </w:t>
      </w:r>
    </w:p>
    <w:p w14:paraId="6B472CC7" w14:textId="77777777" w:rsidR="002840C0" w:rsidRDefault="002840C0" w:rsidP="002840C0">
      <w:r>
        <w:t xml:space="preserve">    </w:t>
      </w:r>
      <w:proofErr w:type="gramStart"/>
      <w:r>
        <w:t>header(</w:t>
      </w:r>
      <w:proofErr w:type="gramEnd"/>
      <w:r>
        <w:t xml:space="preserve">"Location: </w:t>
      </w:r>
      <w:proofErr w:type="spellStart"/>
      <w:r>
        <w:t>index.php</w:t>
      </w:r>
      <w:proofErr w:type="spellEnd"/>
      <w:r>
        <w:t xml:space="preserve">"); </w:t>
      </w:r>
    </w:p>
    <w:p w14:paraId="248DB027" w14:textId="77777777" w:rsidR="002840C0" w:rsidRDefault="002840C0" w:rsidP="002840C0">
      <w:r>
        <w:t xml:space="preserve">    </w:t>
      </w:r>
      <w:proofErr w:type="gramStart"/>
      <w:r>
        <w:t>exit(</w:t>
      </w:r>
      <w:proofErr w:type="gramEnd"/>
      <w:r>
        <w:t xml:space="preserve">); </w:t>
      </w:r>
    </w:p>
    <w:p w14:paraId="6AAB9B43" w14:textId="77777777" w:rsidR="002840C0" w:rsidRDefault="002840C0" w:rsidP="002840C0">
      <w:r>
        <w:t xml:space="preserve">} </w:t>
      </w:r>
    </w:p>
    <w:p w14:paraId="62364772" w14:textId="71EF0048" w:rsidR="002840C0" w:rsidRDefault="002840C0" w:rsidP="002840C0">
      <w:r>
        <w:t>?&gt;</w:t>
      </w:r>
    </w:p>
    <w:p w14:paraId="78EAC363" w14:textId="6156A945" w:rsidR="002840C0" w:rsidRDefault="002840C0" w:rsidP="002840C0"/>
    <w:p w14:paraId="54A8A318" w14:textId="6C986360" w:rsidR="002840C0" w:rsidRPr="002840C0" w:rsidRDefault="002840C0" w:rsidP="002840C0">
      <w:pPr>
        <w:rPr>
          <w:b/>
          <w:bCs/>
        </w:rPr>
      </w:pPr>
      <w:proofErr w:type="spellStart"/>
      <w:r w:rsidRPr="002840C0">
        <w:rPr>
          <w:b/>
          <w:bCs/>
        </w:rPr>
        <w:t>Upload.php</w:t>
      </w:r>
      <w:proofErr w:type="spellEnd"/>
    </w:p>
    <w:p w14:paraId="08802C18" w14:textId="77777777" w:rsidR="001555E5" w:rsidRDefault="001555E5" w:rsidP="001555E5">
      <w:r>
        <w:t>&lt;?</w:t>
      </w:r>
      <w:proofErr w:type="spellStart"/>
      <w:r>
        <w:t>php</w:t>
      </w:r>
      <w:proofErr w:type="spellEnd"/>
      <w:r>
        <w:t xml:space="preserve">     </w:t>
      </w:r>
    </w:p>
    <w:p w14:paraId="3828577B" w14:textId="77777777" w:rsidR="001555E5" w:rsidRDefault="001555E5" w:rsidP="001555E5">
      <w:r>
        <w:t xml:space="preserve">// Include database configuration file </w:t>
      </w:r>
    </w:p>
    <w:p w14:paraId="7EB0DD73" w14:textId="77777777" w:rsidR="001555E5" w:rsidRDefault="001555E5" w:rsidP="001555E5">
      <w:proofErr w:type="spellStart"/>
      <w:r>
        <w:t>require_once</w:t>
      </w:r>
      <w:proofErr w:type="spellEnd"/>
      <w:r>
        <w:t xml:space="preserve"> '</w:t>
      </w:r>
      <w:proofErr w:type="spellStart"/>
      <w:r>
        <w:t>dbConfig.php</w:t>
      </w:r>
      <w:proofErr w:type="spellEnd"/>
      <w:proofErr w:type="gramStart"/>
      <w:r>
        <w:t>';</w:t>
      </w:r>
      <w:proofErr w:type="gramEnd"/>
      <w:r>
        <w:t xml:space="preserve"> </w:t>
      </w:r>
    </w:p>
    <w:p w14:paraId="622C87D3" w14:textId="77777777" w:rsidR="001555E5" w:rsidRDefault="001555E5" w:rsidP="001555E5">
      <w:r>
        <w:t xml:space="preserve"> </w:t>
      </w:r>
    </w:p>
    <w:p w14:paraId="61639E04" w14:textId="77777777" w:rsidR="001555E5" w:rsidRDefault="001555E5" w:rsidP="001555E5">
      <w:r>
        <w:t>$</w:t>
      </w:r>
      <w:proofErr w:type="spellStart"/>
      <w:r>
        <w:t>status_msg</w:t>
      </w:r>
      <w:proofErr w:type="spellEnd"/>
      <w:r>
        <w:t xml:space="preserve"> = $</w:t>
      </w:r>
      <w:proofErr w:type="spellStart"/>
      <w:r>
        <w:t>valueErr</w:t>
      </w:r>
      <w:proofErr w:type="spellEnd"/>
      <w:r>
        <w:t xml:space="preserve"> = '</w:t>
      </w:r>
      <w:proofErr w:type="gramStart"/>
      <w:r>
        <w:t>';</w:t>
      </w:r>
      <w:proofErr w:type="gramEnd"/>
      <w:r>
        <w:t xml:space="preserve"> </w:t>
      </w:r>
    </w:p>
    <w:p w14:paraId="45B1DCAA" w14:textId="77777777" w:rsidR="001555E5" w:rsidRDefault="001555E5" w:rsidP="001555E5">
      <w:r>
        <w:t>$status = 'danger</w:t>
      </w:r>
      <w:proofErr w:type="gramStart"/>
      <w:r>
        <w:t>';</w:t>
      </w:r>
      <w:proofErr w:type="gramEnd"/>
      <w:r>
        <w:t xml:space="preserve"> </w:t>
      </w:r>
    </w:p>
    <w:p w14:paraId="536B3E19" w14:textId="77777777" w:rsidR="001555E5" w:rsidRDefault="001555E5" w:rsidP="001555E5">
      <w:r>
        <w:t xml:space="preserve"> </w:t>
      </w:r>
    </w:p>
    <w:p w14:paraId="543A24D7" w14:textId="77777777" w:rsidR="001555E5" w:rsidRDefault="001555E5" w:rsidP="001555E5">
      <w:r>
        <w:t xml:space="preserve">// If the form is submitted </w:t>
      </w:r>
    </w:p>
    <w:p w14:paraId="55A42B30" w14:textId="77777777" w:rsidR="001555E5" w:rsidRDefault="001555E5" w:rsidP="001555E5">
      <w:r>
        <w:t>if(</w:t>
      </w:r>
      <w:proofErr w:type="spellStart"/>
      <w:r>
        <w:t>isset</w:t>
      </w:r>
      <w:proofErr w:type="spellEnd"/>
      <w:r>
        <w:t>($_POST['submit']</w:t>
      </w:r>
      <w:proofErr w:type="gramStart"/>
      <w:r>
        <w:t>)){</w:t>
      </w:r>
      <w:proofErr w:type="gramEnd"/>
      <w:r>
        <w:t xml:space="preserve"> </w:t>
      </w:r>
    </w:p>
    <w:p w14:paraId="1619BD89" w14:textId="77777777" w:rsidR="001555E5" w:rsidRDefault="001555E5" w:rsidP="001555E5">
      <w:r>
        <w:t xml:space="preserve">     </w:t>
      </w:r>
    </w:p>
    <w:p w14:paraId="7488F63A" w14:textId="77777777" w:rsidR="001555E5" w:rsidRDefault="001555E5" w:rsidP="001555E5">
      <w:r>
        <w:t xml:space="preserve">    // Form input field validation</w:t>
      </w:r>
    </w:p>
    <w:p w14:paraId="455AF785" w14:textId="77777777" w:rsidR="001555E5" w:rsidRDefault="001555E5" w:rsidP="001555E5">
      <w:r>
        <w:t xml:space="preserve">    if(empty($_FILES["file</w:t>
      </w:r>
      <w:proofErr w:type="gramStart"/>
      <w:r>
        <w:t>"][</w:t>
      </w:r>
      <w:proofErr w:type="gramEnd"/>
      <w:r>
        <w:t xml:space="preserve">"name"])){ </w:t>
      </w:r>
    </w:p>
    <w:p w14:paraId="4DD68B3F" w14:textId="77777777" w:rsidR="001555E5" w:rsidRDefault="001555E5" w:rsidP="001555E5">
      <w:r>
        <w:t xml:space="preserve">        $</w:t>
      </w:r>
      <w:proofErr w:type="spellStart"/>
      <w:proofErr w:type="gramStart"/>
      <w:r>
        <w:t>valueErr</w:t>
      </w:r>
      <w:proofErr w:type="spellEnd"/>
      <w:r>
        <w:t xml:space="preserve"> .</w:t>
      </w:r>
      <w:proofErr w:type="gramEnd"/>
      <w:r>
        <w:t>= 'Please select a file to upload to google drive.&lt;</w:t>
      </w:r>
      <w:proofErr w:type="spellStart"/>
      <w:r>
        <w:t>br</w:t>
      </w:r>
      <w:proofErr w:type="spellEnd"/>
      <w:r>
        <w:t xml:space="preserve">/&gt;'; </w:t>
      </w:r>
    </w:p>
    <w:p w14:paraId="3AA8D93D" w14:textId="77777777" w:rsidR="001555E5" w:rsidRDefault="001555E5" w:rsidP="001555E5">
      <w:r>
        <w:t xml:space="preserve">    } </w:t>
      </w:r>
    </w:p>
    <w:p w14:paraId="7AA2BB78" w14:textId="77777777" w:rsidR="001555E5" w:rsidRDefault="001555E5" w:rsidP="001555E5">
      <w:r>
        <w:lastRenderedPageBreak/>
        <w:t xml:space="preserve">     </w:t>
      </w:r>
    </w:p>
    <w:p w14:paraId="4FFEE148" w14:textId="77777777" w:rsidR="001555E5" w:rsidRDefault="001555E5" w:rsidP="001555E5">
      <w:r>
        <w:t xml:space="preserve">    // generate error if input is empty </w:t>
      </w:r>
    </w:p>
    <w:p w14:paraId="00155636" w14:textId="77777777" w:rsidR="001555E5" w:rsidRDefault="001555E5" w:rsidP="001555E5">
      <w:r>
        <w:t xml:space="preserve">    if(empty($</w:t>
      </w:r>
      <w:proofErr w:type="spellStart"/>
      <w:r>
        <w:t>valueErr</w:t>
      </w:r>
      <w:proofErr w:type="spellEnd"/>
      <w:proofErr w:type="gramStart"/>
      <w:r>
        <w:t>)){</w:t>
      </w:r>
      <w:proofErr w:type="gramEnd"/>
      <w:r>
        <w:t xml:space="preserve"> </w:t>
      </w:r>
    </w:p>
    <w:p w14:paraId="4D98FAEE" w14:textId="77777777" w:rsidR="001555E5" w:rsidRDefault="001555E5" w:rsidP="001555E5">
      <w:r>
        <w:t xml:space="preserve">        $</w:t>
      </w:r>
      <w:proofErr w:type="spellStart"/>
      <w:r>
        <w:t>trgt_dir</w:t>
      </w:r>
      <w:proofErr w:type="spellEnd"/>
      <w:r>
        <w:t xml:space="preserve"> = "uploads/</w:t>
      </w:r>
      <w:proofErr w:type="gramStart"/>
      <w:r>
        <w:t>";</w:t>
      </w:r>
      <w:proofErr w:type="gramEnd"/>
      <w:r>
        <w:t xml:space="preserve"> </w:t>
      </w:r>
    </w:p>
    <w:p w14:paraId="00DF67D7" w14:textId="77777777" w:rsidR="001555E5" w:rsidRDefault="001555E5" w:rsidP="001555E5">
      <w:r>
        <w:t xml:space="preserve">        $</w:t>
      </w:r>
      <w:proofErr w:type="spellStart"/>
      <w:r>
        <w:t>file_name</w:t>
      </w:r>
      <w:proofErr w:type="spellEnd"/>
      <w:r>
        <w:t xml:space="preserve"> = </w:t>
      </w:r>
      <w:proofErr w:type="spellStart"/>
      <w:r>
        <w:t>basename</w:t>
      </w:r>
      <w:proofErr w:type="spellEnd"/>
      <w:r>
        <w:t>($_FILES["file</w:t>
      </w:r>
      <w:proofErr w:type="gramStart"/>
      <w:r>
        <w:t>"][</w:t>
      </w:r>
      <w:proofErr w:type="gramEnd"/>
      <w:r>
        <w:t xml:space="preserve">"name"]); </w:t>
      </w:r>
    </w:p>
    <w:p w14:paraId="159F4906" w14:textId="77777777" w:rsidR="001555E5" w:rsidRDefault="001555E5" w:rsidP="001555E5">
      <w:r>
        <w:t xml:space="preserve">        $</w:t>
      </w:r>
      <w:proofErr w:type="spellStart"/>
      <w:r>
        <w:t>targetFilePath</w:t>
      </w:r>
      <w:proofErr w:type="spellEnd"/>
      <w:r>
        <w:t xml:space="preserve"> = $</w:t>
      </w:r>
      <w:proofErr w:type="spellStart"/>
      <w:r>
        <w:t>trgt_</w:t>
      </w:r>
      <w:proofErr w:type="gramStart"/>
      <w:r>
        <w:t>dir</w:t>
      </w:r>
      <w:proofErr w:type="spellEnd"/>
      <w:r>
        <w:t xml:space="preserve"> .</w:t>
      </w:r>
      <w:proofErr w:type="gramEnd"/>
      <w:r>
        <w:t xml:space="preserve"> $</w:t>
      </w:r>
      <w:proofErr w:type="spellStart"/>
      <w:r>
        <w:t>file_</w:t>
      </w:r>
      <w:proofErr w:type="gramStart"/>
      <w:r>
        <w:t>name</w:t>
      </w:r>
      <w:proofErr w:type="spellEnd"/>
      <w:r>
        <w:t>;</w:t>
      </w:r>
      <w:proofErr w:type="gramEnd"/>
      <w:r>
        <w:t xml:space="preserve"> </w:t>
      </w:r>
    </w:p>
    <w:p w14:paraId="1AC11B36" w14:textId="77777777" w:rsidR="001555E5" w:rsidRDefault="001555E5" w:rsidP="001555E5">
      <w:r>
        <w:t xml:space="preserve">         </w:t>
      </w:r>
    </w:p>
    <w:p w14:paraId="7D3DB626" w14:textId="77777777" w:rsidR="001555E5" w:rsidRDefault="001555E5" w:rsidP="001555E5">
      <w:r>
        <w:t xml:space="preserve">        // storing file to be uploaded </w:t>
      </w:r>
    </w:p>
    <w:p w14:paraId="4381DBF5" w14:textId="77777777" w:rsidR="001555E5" w:rsidRDefault="001555E5" w:rsidP="001555E5">
      <w:r>
        <w:t xml:space="preserve">        if(</w:t>
      </w:r>
      <w:proofErr w:type="spellStart"/>
      <w:r>
        <w:t>move_uploaded_file</w:t>
      </w:r>
      <w:proofErr w:type="spellEnd"/>
      <w:r>
        <w:t>($_FILES["file</w:t>
      </w:r>
      <w:proofErr w:type="gramStart"/>
      <w:r>
        <w:t>"][</w:t>
      </w:r>
      <w:proofErr w:type="gramEnd"/>
      <w:r>
        <w:t>"</w:t>
      </w:r>
      <w:proofErr w:type="spellStart"/>
      <w:r>
        <w:t>tmp_name</w:t>
      </w:r>
      <w:proofErr w:type="spellEnd"/>
      <w:r>
        <w:t>"], $</w:t>
      </w:r>
      <w:proofErr w:type="spellStart"/>
      <w:r>
        <w:t>targetFilePath</w:t>
      </w:r>
      <w:proofErr w:type="spellEnd"/>
      <w:r>
        <w:t xml:space="preserve">)){ </w:t>
      </w:r>
    </w:p>
    <w:p w14:paraId="67E029E2" w14:textId="77777777" w:rsidR="001555E5" w:rsidRDefault="001555E5" w:rsidP="001555E5">
      <w:r>
        <w:t xml:space="preserve">             </w:t>
      </w:r>
    </w:p>
    <w:p w14:paraId="1DB3A1D0" w14:textId="77777777" w:rsidR="001555E5" w:rsidRDefault="001555E5" w:rsidP="001555E5">
      <w:r>
        <w:t xml:space="preserve">            // storing file ID and info to the database</w:t>
      </w:r>
    </w:p>
    <w:p w14:paraId="0F5372D2" w14:textId="77777777" w:rsidR="001555E5" w:rsidRDefault="001555E5" w:rsidP="001555E5">
      <w:r>
        <w:t xml:space="preserve">            //for reference</w:t>
      </w:r>
    </w:p>
    <w:p w14:paraId="0F6895FE" w14:textId="77777777" w:rsidR="001555E5" w:rsidRDefault="001555E5" w:rsidP="001555E5">
      <w:r>
        <w:t xml:space="preserve">            $</w:t>
      </w:r>
      <w:proofErr w:type="spellStart"/>
      <w:r>
        <w:t>sqlquery</w:t>
      </w:r>
      <w:proofErr w:type="spellEnd"/>
      <w:r>
        <w:t xml:space="preserve"> = "INSERT INTO </w:t>
      </w:r>
      <w:proofErr w:type="spellStart"/>
      <w:r>
        <w:t>drive_files</w:t>
      </w:r>
      <w:proofErr w:type="spellEnd"/>
      <w:r>
        <w:t xml:space="preserve"> (</w:t>
      </w:r>
      <w:proofErr w:type="spellStart"/>
      <w:r>
        <w:t>file_</w:t>
      </w:r>
      <w:proofErr w:type="gramStart"/>
      <w:r>
        <w:t>name,created</w:t>
      </w:r>
      <w:proofErr w:type="spellEnd"/>
      <w:proofErr w:type="gramEnd"/>
      <w:r>
        <w:t xml:space="preserve">) VALUES (?,NOW())"; </w:t>
      </w:r>
    </w:p>
    <w:p w14:paraId="3A4EF17D" w14:textId="77777777" w:rsidR="001555E5" w:rsidRDefault="001555E5" w:rsidP="001555E5">
      <w:r>
        <w:t xml:space="preserve">            $statement = $</w:t>
      </w:r>
      <w:proofErr w:type="spellStart"/>
      <w:r>
        <w:t>dbconn</w:t>
      </w:r>
      <w:proofErr w:type="spellEnd"/>
      <w:r>
        <w:t>-&gt;prepare($</w:t>
      </w:r>
      <w:proofErr w:type="spellStart"/>
      <w:r>
        <w:t>sqlquery</w:t>
      </w:r>
      <w:proofErr w:type="spellEnd"/>
      <w:proofErr w:type="gramStart"/>
      <w:r>
        <w:t>);</w:t>
      </w:r>
      <w:proofErr w:type="gramEnd"/>
      <w:r>
        <w:t xml:space="preserve"> </w:t>
      </w:r>
    </w:p>
    <w:p w14:paraId="01931571" w14:textId="77777777" w:rsidR="001555E5" w:rsidRDefault="001555E5" w:rsidP="001555E5">
      <w:r>
        <w:t xml:space="preserve">            $statement-&gt;</w:t>
      </w:r>
      <w:proofErr w:type="spellStart"/>
      <w:r>
        <w:t>bind_</w:t>
      </w:r>
      <w:proofErr w:type="gramStart"/>
      <w:r>
        <w:t>param</w:t>
      </w:r>
      <w:proofErr w:type="spellEnd"/>
      <w:r>
        <w:t>(</w:t>
      </w:r>
      <w:proofErr w:type="gramEnd"/>
      <w:r>
        <w:t>"s", $</w:t>
      </w:r>
      <w:proofErr w:type="spellStart"/>
      <w:r>
        <w:t>db_file_name</w:t>
      </w:r>
      <w:proofErr w:type="spellEnd"/>
      <w:r>
        <w:t xml:space="preserve">); </w:t>
      </w:r>
    </w:p>
    <w:p w14:paraId="02AA390A" w14:textId="77777777" w:rsidR="001555E5" w:rsidRDefault="001555E5" w:rsidP="001555E5">
      <w:r>
        <w:t xml:space="preserve">            $</w:t>
      </w:r>
      <w:proofErr w:type="spellStart"/>
      <w:r>
        <w:t>db_file_name</w:t>
      </w:r>
      <w:proofErr w:type="spellEnd"/>
      <w:r>
        <w:t xml:space="preserve"> = $</w:t>
      </w:r>
      <w:proofErr w:type="spellStart"/>
      <w:r>
        <w:t>file_</w:t>
      </w:r>
      <w:proofErr w:type="gramStart"/>
      <w:r>
        <w:t>name</w:t>
      </w:r>
      <w:proofErr w:type="spellEnd"/>
      <w:r>
        <w:t>;</w:t>
      </w:r>
      <w:proofErr w:type="gramEnd"/>
      <w:r>
        <w:t xml:space="preserve"> </w:t>
      </w:r>
    </w:p>
    <w:p w14:paraId="575AF5D2" w14:textId="77777777" w:rsidR="001555E5" w:rsidRDefault="001555E5" w:rsidP="001555E5">
      <w:r>
        <w:t xml:space="preserve">            $insert = $statement-&gt;</w:t>
      </w:r>
      <w:proofErr w:type="gramStart"/>
      <w:r>
        <w:t>execute(</w:t>
      </w:r>
      <w:proofErr w:type="gramEnd"/>
      <w:r>
        <w:t xml:space="preserve">); </w:t>
      </w:r>
    </w:p>
    <w:p w14:paraId="57955FAD" w14:textId="77777777" w:rsidR="001555E5" w:rsidRDefault="001555E5" w:rsidP="001555E5">
      <w:r>
        <w:t xml:space="preserve">             </w:t>
      </w:r>
    </w:p>
    <w:p w14:paraId="18844E09" w14:textId="77777777" w:rsidR="001555E5" w:rsidRDefault="001555E5" w:rsidP="001555E5">
      <w:r>
        <w:t xml:space="preserve">            if($</w:t>
      </w:r>
      <w:proofErr w:type="gramStart"/>
      <w:r>
        <w:t>insert){</w:t>
      </w:r>
      <w:proofErr w:type="gramEnd"/>
      <w:r>
        <w:t xml:space="preserve"> </w:t>
      </w:r>
    </w:p>
    <w:p w14:paraId="26B26F1C" w14:textId="77777777" w:rsidR="001555E5" w:rsidRDefault="001555E5" w:rsidP="001555E5">
      <w:r>
        <w:t xml:space="preserve">                $</w:t>
      </w:r>
      <w:proofErr w:type="spellStart"/>
      <w:r>
        <w:t>file_id</w:t>
      </w:r>
      <w:proofErr w:type="spellEnd"/>
      <w:r>
        <w:t xml:space="preserve"> = $statement-&gt;</w:t>
      </w:r>
      <w:proofErr w:type="spellStart"/>
      <w:r>
        <w:t>insert_</w:t>
      </w:r>
      <w:proofErr w:type="gramStart"/>
      <w:r>
        <w:t>id</w:t>
      </w:r>
      <w:proofErr w:type="spellEnd"/>
      <w:r>
        <w:t>;</w:t>
      </w:r>
      <w:proofErr w:type="gramEnd"/>
      <w:r>
        <w:t xml:space="preserve"> </w:t>
      </w:r>
    </w:p>
    <w:p w14:paraId="265D55B9" w14:textId="77777777" w:rsidR="001555E5" w:rsidRDefault="001555E5" w:rsidP="001555E5">
      <w:r>
        <w:t xml:space="preserve">                 </w:t>
      </w:r>
    </w:p>
    <w:p w14:paraId="65AE57CC" w14:textId="77777777" w:rsidR="001555E5" w:rsidRDefault="001555E5" w:rsidP="001555E5">
      <w:r>
        <w:t xml:space="preserve">                // Store DB reference ID of file in SESSION </w:t>
      </w:r>
    </w:p>
    <w:p w14:paraId="6C6B12C9" w14:textId="77777777" w:rsidR="001555E5" w:rsidRDefault="001555E5" w:rsidP="001555E5">
      <w:r>
        <w:t xml:space="preserve">                $_SESSION['</w:t>
      </w:r>
      <w:proofErr w:type="spellStart"/>
      <w:r>
        <w:t>last_file_id</w:t>
      </w:r>
      <w:proofErr w:type="spellEnd"/>
      <w:r>
        <w:t>'] = $</w:t>
      </w:r>
      <w:proofErr w:type="spellStart"/>
      <w:r>
        <w:t>file_</w:t>
      </w:r>
      <w:proofErr w:type="gramStart"/>
      <w:r>
        <w:t>id</w:t>
      </w:r>
      <w:proofErr w:type="spellEnd"/>
      <w:r>
        <w:t>;</w:t>
      </w:r>
      <w:proofErr w:type="gramEnd"/>
      <w:r>
        <w:t xml:space="preserve"> </w:t>
      </w:r>
    </w:p>
    <w:p w14:paraId="62BC9584" w14:textId="77777777" w:rsidR="001555E5" w:rsidRDefault="001555E5" w:rsidP="001555E5">
      <w:r>
        <w:t xml:space="preserve">                 </w:t>
      </w:r>
    </w:p>
    <w:p w14:paraId="77C0C363" w14:textId="77777777" w:rsidR="001555E5" w:rsidRDefault="001555E5" w:rsidP="001555E5">
      <w:r>
        <w:t xml:space="preserve">                </w:t>
      </w:r>
      <w:proofErr w:type="gramStart"/>
      <w:r>
        <w:t>header(</w:t>
      </w:r>
      <w:proofErr w:type="gramEnd"/>
      <w:r>
        <w:t>"Location: $</w:t>
      </w:r>
      <w:proofErr w:type="spellStart"/>
      <w:r>
        <w:t>OauthURL</w:t>
      </w:r>
      <w:proofErr w:type="spellEnd"/>
      <w:r>
        <w:t xml:space="preserve">"); </w:t>
      </w:r>
    </w:p>
    <w:p w14:paraId="3914B662" w14:textId="77777777" w:rsidR="001555E5" w:rsidRDefault="001555E5" w:rsidP="001555E5">
      <w:r>
        <w:t xml:space="preserve">                </w:t>
      </w:r>
      <w:proofErr w:type="gramStart"/>
      <w:r>
        <w:t>exit(</w:t>
      </w:r>
      <w:proofErr w:type="gramEnd"/>
      <w:r>
        <w:t xml:space="preserve">); </w:t>
      </w:r>
    </w:p>
    <w:p w14:paraId="6AA5AC89" w14:textId="77777777" w:rsidR="001555E5" w:rsidRDefault="001555E5" w:rsidP="001555E5">
      <w:r>
        <w:t xml:space="preserve">            </w:t>
      </w:r>
      <w:proofErr w:type="gramStart"/>
      <w:r>
        <w:t>}else</w:t>
      </w:r>
      <w:proofErr w:type="gramEnd"/>
      <w:r>
        <w:t xml:space="preserve">{ </w:t>
      </w:r>
    </w:p>
    <w:p w14:paraId="70D8E2ED" w14:textId="77777777" w:rsidR="001555E5" w:rsidRDefault="001555E5" w:rsidP="001555E5">
      <w:r>
        <w:t xml:space="preserve">                $</w:t>
      </w:r>
      <w:proofErr w:type="spellStart"/>
      <w:r>
        <w:t>status_msg</w:t>
      </w:r>
      <w:proofErr w:type="spellEnd"/>
      <w:r>
        <w:t xml:space="preserve"> = '</w:t>
      </w:r>
      <w:proofErr w:type="spellStart"/>
      <w:r>
        <w:t>connecitivty</w:t>
      </w:r>
      <w:proofErr w:type="spellEnd"/>
      <w:r>
        <w:t xml:space="preserve"> was not initialized successfully.</w:t>
      </w:r>
      <w:proofErr w:type="gramStart"/>
      <w:r>
        <w:t>';</w:t>
      </w:r>
      <w:proofErr w:type="gramEnd"/>
      <w:r>
        <w:t xml:space="preserve"> </w:t>
      </w:r>
    </w:p>
    <w:p w14:paraId="4B869229" w14:textId="77777777" w:rsidR="001555E5" w:rsidRDefault="001555E5" w:rsidP="001555E5">
      <w:r>
        <w:t xml:space="preserve">            } </w:t>
      </w:r>
    </w:p>
    <w:p w14:paraId="04A216AD" w14:textId="77777777" w:rsidR="001555E5" w:rsidRDefault="001555E5" w:rsidP="001555E5">
      <w:r>
        <w:lastRenderedPageBreak/>
        <w:t xml:space="preserve">        </w:t>
      </w:r>
      <w:proofErr w:type="gramStart"/>
      <w:r>
        <w:t>}else</w:t>
      </w:r>
      <w:proofErr w:type="gramEnd"/>
      <w:r>
        <w:t xml:space="preserve">{ </w:t>
      </w:r>
    </w:p>
    <w:p w14:paraId="594C8DEA" w14:textId="77777777" w:rsidR="001555E5" w:rsidRDefault="001555E5" w:rsidP="001555E5">
      <w:r>
        <w:t xml:space="preserve">            $</w:t>
      </w:r>
      <w:proofErr w:type="spellStart"/>
      <w:r>
        <w:t>status_msg</w:t>
      </w:r>
      <w:proofErr w:type="spellEnd"/>
      <w:r>
        <w:t xml:space="preserve"> = 'file upload failed. please contact system administrator</w:t>
      </w:r>
      <w:proofErr w:type="gramStart"/>
      <w:r>
        <w:t>';</w:t>
      </w:r>
      <w:proofErr w:type="gramEnd"/>
      <w:r>
        <w:t xml:space="preserve"> </w:t>
      </w:r>
    </w:p>
    <w:p w14:paraId="68ED2425" w14:textId="77777777" w:rsidR="001555E5" w:rsidRDefault="001555E5" w:rsidP="001555E5">
      <w:r>
        <w:t xml:space="preserve">        } </w:t>
      </w:r>
    </w:p>
    <w:p w14:paraId="6C908CFC" w14:textId="77777777" w:rsidR="001555E5" w:rsidRDefault="001555E5" w:rsidP="001555E5">
      <w:r>
        <w:t xml:space="preserve">    </w:t>
      </w:r>
      <w:proofErr w:type="gramStart"/>
      <w:r>
        <w:t>}else</w:t>
      </w:r>
      <w:proofErr w:type="gramEnd"/>
      <w:r>
        <w:t xml:space="preserve">{ </w:t>
      </w:r>
    </w:p>
    <w:p w14:paraId="007D8ED2" w14:textId="77777777" w:rsidR="001555E5" w:rsidRDefault="001555E5" w:rsidP="001555E5">
      <w:r>
        <w:t xml:space="preserve">        $</w:t>
      </w:r>
      <w:proofErr w:type="spellStart"/>
      <w:r>
        <w:t>status_msg</w:t>
      </w:r>
      <w:proofErr w:type="spellEnd"/>
      <w:r>
        <w:t xml:space="preserve"> = '&lt;p&gt;A file must be selected to be uploaded:&lt;/p&gt;</w:t>
      </w:r>
      <w:proofErr w:type="gramStart"/>
      <w:r>
        <w:t>'.trim</w:t>
      </w:r>
      <w:proofErr w:type="gramEnd"/>
      <w:r>
        <w:t>($</w:t>
      </w:r>
      <w:proofErr w:type="spellStart"/>
      <w:r>
        <w:t>valueErr</w:t>
      </w:r>
      <w:proofErr w:type="spellEnd"/>
      <w:r>
        <w:t>, '&lt;</w:t>
      </w:r>
      <w:proofErr w:type="spellStart"/>
      <w:r>
        <w:t>br</w:t>
      </w:r>
      <w:proofErr w:type="spellEnd"/>
      <w:r>
        <w:t xml:space="preserve">/&gt;'); </w:t>
      </w:r>
    </w:p>
    <w:p w14:paraId="6BDCB7B9" w14:textId="77777777" w:rsidR="001555E5" w:rsidRDefault="001555E5" w:rsidP="001555E5">
      <w:r>
        <w:t xml:space="preserve">    } </w:t>
      </w:r>
    </w:p>
    <w:p w14:paraId="0D811F36" w14:textId="77777777" w:rsidR="001555E5" w:rsidRDefault="001555E5" w:rsidP="001555E5">
      <w:proofErr w:type="gramStart"/>
      <w:r>
        <w:t>}else</w:t>
      </w:r>
      <w:proofErr w:type="gramEnd"/>
      <w:r>
        <w:t xml:space="preserve">{ </w:t>
      </w:r>
    </w:p>
    <w:p w14:paraId="2D9701F5" w14:textId="77777777" w:rsidR="001555E5" w:rsidRDefault="001555E5" w:rsidP="001555E5">
      <w:r>
        <w:t xml:space="preserve">    $</w:t>
      </w:r>
      <w:proofErr w:type="spellStart"/>
      <w:r>
        <w:t>status_msg</w:t>
      </w:r>
      <w:proofErr w:type="spellEnd"/>
      <w:r>
        <w:t xml:space="preserve"> = 'upload failed due an error!</w:t>
      </w:r>
      <w:proofErr w:type="gramStart"/>
      <w:r>
        <w:t>';</w:t>
      </w:r>
      <w:proofErr w:type="gramEnd"/>
      <w:r>
        <w:t xml:space="preserve"> </w:t>
      </w:r>
    </w:p>
    <w:p w14:paraId="1532D558" w14:textId="77777777" w:rsidR="001555E5" w:rsidRDefault="001555E5" w:rsidP="001555E5">
      <w:r>
        <w:t xml:space="preserve">} </w:t>
      </w:r>
    </w:p>
    <w:p w14:paraId="5A2F536E" w14:textId="77777777" w:rsidR="001555E5" w:rsidRDefault="001555E5" w:rsidP="001555E5">
      <w:r>
        <w:t xml:space="preserve"> </w:t>
      </w:r>
    </w:p>
    <w:p w14:paraId="64A08138" w14:textId="77777777" w:rsidR="001555E5" w:rsidRDefault="001555E5" w:rsidP="001555E5">
      <w:r>
        <w:t>$_SESSION['</w:t>
      </w:r>
      <w:proofErr w:type="spellStart"/>
      <w:r>
        <w:t>status_response</w:t>
      </w:r>
      <w:proofErr w:type="spellEnd"/>
      <w:r>
        <w:t xml:space="preserve">'] = </w:t>
      </w:r>
      <w:proofErr w:type="gramStart"/>
      <w:r>
        <w:t>array(</w:t>
      </w:r>
      <w:proofErr w:type="gramEnd"/>
      <w:r>
        <w:t>'status' =&gt; $status, '</w:t>
      </w:r>
      <w:proofErr w:type="spellStart"/>
      <w:r>
        <w:t>status_msg</w:t>
      </w:r>
      <w:proofErr w:type="spellEnd"/>
      <w:r>
        <w:t>' =&gt; $</w:t>
      </w:r>
      <w:proofErr w:type="spellStart"/>
      <w:r>
        <w:t>status_msg</w:t>
      </w:r>
      <w:proofErr w:type="spellEnd"/>
      <w:r>
        <w:t xml:space="preserve">); </w:t>
      </w:r>
    </w:p>
    <w:p w14:paraId="7C8A2E83" w14:textId="77777777" w:rsidR="001555E5" w:rsidRDefault="001555E5" w:rsidP="001555E5">
      <w:r>
        <w:t xml:space="preserve"> </w:t>
      </w:r>
    </w:p>
    <w:p w14:paraId="5C274A61" w14:textId="77777777" w:rsidR="001555E5" w:rsidRDefault="001555E5" w:rsidP="001555E5">
      <w:proofErr w:type="gramStart"/>
      <w:r>
        <w:t>header(</w:t>
      </w:r>
      <w:proofErr w:type="gramEnd"/>
      <w:r>
        <w:t xml:space="preserve">"Location: </w:t>
      </w:r>
      <w:proofErr w:type="spellStart"/>
      <w:r>
        <w:t>index.php</w:t>
      </w:r>
      <w:proofErr w:type="spellEnd"/>
      <w:r>
        <w:t xml:space="preserve">"); </w:t>
      </w:r>
    </w:p>
    <w:p w14:paraId="6A5D4F91" w14:textId="77777777" w:rsidR="001555E5" w:rsidRDefault="001555E5" w:rsidP="001555E5">
      <w:proofErr w:type="gramStart"/>
      <w:r>
        <w:t>exit(</w:t>
      </w:r>
      <w:proofErr w:type="gramEnd"/>
      <w:r>
        <w:t xml:space="preserve">); </w:t>
      </w:r>
    </w:p>
    <w:p w14:paraId="2D295BBA" w14:textId="18C24FD6" w:rsidR="002840C0" w:rsidRDefault="001555E5" w:rsidP="001555E5">
      <w:r>
        <w:t>?&gt;</w:t>
      </w:r>
    </w:p>
    <w:p w14:paraId="0C808FA0" w14:textId="77777777" w:rsidR="002840C0" w:rsidRDefault="002840C0" w:rsidP="002840C0"/>
    <w:p w14:paraId="0FB1A437" w14:textId="2CF58D40" w:rsidR="003A34BB" w:rsidRDefault="003A34BB"/>
    <w:p w14:paraId="63389DB9" w14:textId="04D2E655" w:rsidR="003A34BB" w:rsidRDefault="003A34BB"/>
    <w:p w14:paraId="29DAF5BD" w14:textId="5012299A" w:rsidR="00414BCB" w:rsidRDefault="00414BCB"/>
    <w:p w14:paraId="63D2DFE5" w14:textId="77777777" w:rsidR="00414BCB" w:rsidRDefault="00414BCB"/>
    <w:sectPr w:rsidR="00414BC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274B59"/>
    <w:multiLevelType w:val="hybridMultilevel"/>
    <w:tmpl w:val="A0765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F166EA"/>
    <w:multiLevelType w:val="multilevel"/>
    <w:tmpl w:val="E9D077E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E32E8B"/>
    <w:multiLevelType w:val="hybridMultilevel"/>
    <w:tmpl w:val="93466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7116B1"/>
    <w:multiLevelType w:val="hybridMultilevel"/>
    <w:tmpl w:val="7F045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AA451F4"/>
    <w:multiLevelType w:val="multilevel"/>
    <w:tmpl w:val="A80A125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1536381306">
    <w:abstractNumId w:val="4"/>
  </w:num>
  <w:num w:numId="2" w16cid:durableId="194780115">
    <w:abstractNumId w:val="1"/>
  </w:num>
  <w:num w:numId="3" w16cid:durableId="1873372051">
    <w:abstractNumId w:val="0"/>
  </w:num>
  <w:num w:numId="4" w16cid:durableId="69543423">
    <w:abstractNumId w:val="2"/>
  </w:num>
  <w:num w:numId="5" w16cid:durableId="112454609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7C3"/>
    <w:rsid w:val="00051D25"/>
    <w:rsid w:val="00066C48"/>
    <w:rsid w:val="000F7405"/>
    <w:rsid w:val="00144D44"/>
    <w:rsid w:val="001555E5"/>
    <w:rsid w:val="001A326C"/>
    <w:rsid w:val="001B552E"/>
    <w:rsid w:val="001C186D"/>
    <w:rsid w:val="001D6AA3"/>
    <w:rsid w:val="00204EA4"/>
    <w:rsid w:val="00220828"/>
    <w:rsid w:val="0027120A"/>
    <w:rsid w:val="002840C0"/>
    <w:rsid w:val="00295B23"/>
    <w:rsid w:val="002B504D"/>
    <w:rsid w:val="002B64FD"/>
    <w:rsid w:val="002C5D4F"/>
    <w:rsid w:val="002F6C40"/>
    <w:rsid w:val="00331585"/>
    <w:rsid w:val="00345C30"/>
    <w:rsid w:val="003923CC"/>
    <w:rsid w:val="003A34BB"/>
    <w:rsid w:val="003B37E3"/>
    <w:rsid w:val="003D4DD3"/>
    <w:rsid w:val="003E6717"/>
    <w:rsid w:val="003F0774"/>
    <w:rsid w:val="00414BCB"/>
    <w:rsid w:val="00437F4A"/>
    <w:rsid w:val="004819AC"/>
    <w:rsid w:val="00492C21"/>
    <w:rsid w:val="004B2338"/>
    <w:rsid w:val="004D195A"/>
    <w:rsid w:val="005174CD"/>
    <w:rsid w:val="00526F74"/>
    <w:rsid w:val="00540B99"/>
    <w:rsid w:val="00563EF3"/>
    <w:rsid w:val="00586E9C"/>
    <w:rsid w:val="00596328"/>
    <w:rsid w:val="00597CF3"/>
    <w:rsid w:val="00633A42"/>
    <w:rsid w:val="00635C49"/>
    <w:rsid w:val="00647F35"/>
    <w:rsid w:val="00663593"/>
    <w:rsid w:val="00685ADF"/>
    <w:rsid w:val="006C1E96"/>
    <w:rsid w:val="006D23EA"/>
    <w:rsid w:val="006E1C04"/>
    <w:rsid w:val="00711869"/>
    <w:rsid w:val="00751C23"/>
    <w:rsid w:val="00761AD4"/>
    <w:rsid w:val="00780B2B"/>
    <w:rsid w:val="007B0F25"/>
    <w:rsid w:val="007B3532"/>
    <w:rsid w:val="007D0117"/>
    <w:rsid w:val="007D3E81"/>
    <w:rsid w:val="007E21BE"/>
    <w:rsid w:val="007E700C"/>
    <w:rsid w:val="007F1165"/>
    <w:rsid w:val="00811620"/>
    <w:rsid w:val="00837FB3"/>
    <w:rsid w:val="008C505B"/>
    <w:rsid w:val="008C5CE9"/>
    <w:rsid w:val="00900FFE"/>
    <w:rsid w:val="009014F7"/>
    <w:rsid w:val="009406A4"/>
    <w:rsid w:val="0094403A"/>
    <w:rsid w:val="009461D4"/>
    <w:rsid w:val="009975A3"/>
    <w:rsid w:val="009B3543"/>
    <w:rsid w:val="009C72AB"/>
    <w:rsid w:val="009C7B83"/>
    <w:rsid w:val="009F0924"/>
    <w:rsid w:val="00A43264"/>
    <w:rsid w:val="00A95C09"/>
    <w:rsid w:val="00AF49E4"/>
    <w:rsid w:val="00B70018"/>
    <w:rsid w:val="00B70100"/>
    <w:rsid w:val="00BC0D57"/>
    <w:rsid w:val="00BC60EF"/>
    <w:rsid w:val="00C1693F"/>
    <w:rsid w:val="00C22BEA"/>
    <w:rsid w:val="00CA1A73"/>
    <w:rsid w:val="00CA5EA6"/>
    <w:rsid w:val="00CC646B"/>
    <w:rsid w:val="00CD5FFF"/>
    <w:rsid w:val="00CE5141"/>
    <w:rsid w:val="00CE66E6"/>
    <w:rsid w:val="00D51D87"/>
    <w:rsid w:val="00D6204D"/>
    <w:rsid w:val="00D831CC"/>
    <w:rsid w:val="00D963D1"/>
    <w:rsid w:val="00DC07B2"/>
    <w:rsid w:val="00DC0FED"/>
    <w:rsid w:val="00DD4B16"/>
    <w:rsid w:val="00DD64CD"/>
    <w:rsid w:val="00DF6445"/>
    <w:rsid w:val="00E63E19"/>
    <w:rsid w:val="00EA4866"/>
    <w:rsid w:val="00EB2C64"/>
    <w:rsid w:val="00FB3E1E"/>
    <w:rsid w:val="00FE47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6DE3D"/>
  <w15:chartTrackingRefBased/>
  <w15:docId w15:val="{E3A21CA7-C02C-4157-9B29-3737B8646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9461D4"/>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461D4"/>
    <w:rPr>
      <w:rFonts w:ascii="Times New Roman" w:eastAsia="Times New Roman" w:hAnsi="Times New Roman" w:cs="Times New Roman"/>
      <w:b/>
      <w:bCs/>
      <w:sz w:val="36"/>
      <w:szCs w:val="36"/>
    </w:rPr>
  </w:style>
  <w:style w:type="character" w:styleId="Hyperlink">
    <w:name w:val="Hyperlink"/>
    <w:basedOn w:val="DefaultParagraphFont"/>
    <w:uiPriority w:val="99"/>
    <w:semiHidden/>
    <w:unhideWhenUsed/>
    <w:rsid w:val="009461D4"/>
    <w:rPr>
      <w:color w:val="0000FF"/>
      <w:u w:val="single"/>
    </w:rPr>
  </w:style>
  <w:style w:type="paragraph" w:styleId="NormalWeb">
    <w:name w:val="Normal (Web)"/>
    <w:basedOn w:val="Normal"/>
    <w:uiPriority w:val="99"/>
    <w:semiHidden/>
    <w:unhideWhenUsed/>
    <w:rsid w:val="009461D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9461D4"/>
    <w:rPr>
      <w:i/>
      <w:iCs/>
    </w:rPr>
  </w:style>
  <w:style w:type="character" w:customStyle="1" w:styleId="caps">
    <w:name w:val="caps"/>
    <w:basedOn w:val="DefaultParagraphFont"/>
    <w:rsid w:val="009406A4"/>
  </w:style>
  <w:style w:type="paragraph" w:styleId="ListParagraph">
    <w:name w:val="List Paragraph"/>
    <w:basedOn w:val="Normal"/>
    <w:uiPriority w:val="34"/>
    <w:qFormat/>
    <w:rsid w:val="00685ADF"/>
    <w:pPr>
      <w:ind w:left="720"/>
      <w:contextualSpacing/>
    </w:pPr>
  </w:style>
  <w:style w:type="paragraph" w:styleId="Caption">
    <w:name w:val="caption"/>
    <w:basedOn w:val="Normal"/>
    <w:next w:val="Normal"/>
    <w:uiPriority w:val="35"/>
    <w:unhideWhenUsed/>
    <w:qFormat/>
    <w:rsid w:val="0027120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062444">
      <w:bodyDiv w:val="1"/>
      <w:marLeft w:val="0"/>
      <w:marRight w:val="0"/>
      <w:marTop w:val="0"/>
      <w:marBottom w:val="0"/>
      <w:divBdr>
        <w:top w:val="none" w:sz="0" w:space="0" w:color="auto"/>
        <w:left w:val="none" w:sz="0" w:space="0" w:color="auto"/>
        <w:bottom w:val="none" w:sz="0" w:space="0" w:color="auto"/>
        <w:right w:val="none" w:sz="0" w:space="0" w:color="auto"/>
      </w:divBdr>
    </w:div>
    <w:div w:id="556355799">
      <w:bodyDiv w:val="1"/>
      <w:marLeft w:val="0"/>
      <w:marRight w:val="0"/>
      <w:marTop w:val="0"/>
      <w:marBottom w:val="0"/>
      <w:divBdr>
        <w:top w:val="none" w:sz="0" w:space="0" w:color="auto"/>
        <w:left w:val="none" w:sz="0" w:space="0" w:color="auto"/>
        <w:bottom w:val="none" w:sz="0" w:space="0" w:color="auto"/>
        <w:right w:val="none" w:sz="0" w:space="0" w:color="auto"/>
      </w:divBdr>
    </w:div>
    <w:div w:id="900796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4FD384-6E39-439F-B476-A3F547B2F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TotalTime>
  <Pages>29</Pages>
  <Words>5821</Words>
  <Characters>33182</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l hewagama</dc:creator>
  <cp:keywords/>
  <dc:description/>
  <cp:lastModifiedBy>amal hewagama</cp:lastModifiedBy>
  <cp:revision>52</cp:revision>
  <dcterms:created xsi:type="dcterms:W3CDTF">2022-04-16T08:32:00Z</dcterms:created>
  <dcterms:modified xsi:type="dcterms:W3CDTF">2022-05-05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6ef900-198a-3f23-abd8-ec8d8c5096a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